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700A64CF"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component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166452ED" w:rsidR="00EC667E" w:rsidRPr="00AD5A40" w:rsidRDefault="006265F8"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6265F8"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BDF9EEA"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rsidRPr="00AD5A40">
        <w:t>was selected so that the growth increment could vary by</w:t>
      </w:r>
      <w:r w:rsidR="001467B0" w:rsidRPr="00AD5A40">
        <w:t xml:space="preserve"> up to </w:t>
      </w:r>
      <w:r w:rsidR="003B6653" w:rsidRPr="00AD5A40">
        <w:t xml:space="preserve">approximately </w:t>
      </w:r>
      <w:r w:rsidR="00204BEC" w:rsidRPr="00AD5A40">
        <w:t>±1</w:t>
      </w:r>
      <w:r w:rsidR="003B6653" w:rsidRPr="00AD5A40">
        <w:t>0%</w:t>
      </w:r>
      <w:r w:rsidR="00204BEC" w:rsidRPr="00AD5A40">
        <w:t>,</w:t>
      </w:r>
      <w:r w:rsidR="00A873FB" w:rsidRPr="00AD5A40">
        <w:t xml:space="preserve"> similar to the targeted contrast for our synthetic populations.</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5B5473FB"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 which in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Pr="00AD5A40">
        <w:t>.</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6265F8" w:rsidP="00AD5A40">
      <w:pPr>
        <w:spacing w:line="276" w:lineRule="auto"/>
        <w:rPr>
          <w:ins w:id="0"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fldSimple w:instr=" SEQ App._Equation \* ARABIC ">
        <w:r w:rsidR="00912782" w:rsidRPr="00AD5A40">
          <w:rPr>
            <w:noProof/>
          </w:rPr>
          <w:t>3</w:t>
        </w:r>
      </w:fldSimple>
    </w:p>
    <w:p w14:paraId="0BE39C36" w14:textId="767CBD46" w:rsidR="007F0D1A" w:rsidRPr="00AD5A40" w:rsidRDefault="000806E3" w:rsidP="0094385A">
      <w:pPr>
        <w:spacing w:line="276" w:lineRule="auto"/>
        <w:jc w:val="both"/>
        <w:rPr>
          <w:iCs/>
          <w:lang w:val="en"/>
        </w:rPr>
      </w:pPr>
      <w:r w:rsidRPr="00AD5A40">
        <w:rPr>
          <w:lang w:val="en"/>
        </w:rPr>
        <w:lastRenderedPageBreak/>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w:t>
      </w:r>
      <w:proofErr w:type="gramStart"/>
      <w:r w:rsidR="007F0D1A" w:rsidRPr="00AD5A40">
        <w:rPr>
          <w:iCs/>
          <w:lang w:val="en"/>
        </w:rPr>
        <w:t>fish</w:t>
      </w:r>
      <w:proofErr w:type="gramEnd"/>
      <w:r w:rsidR="007F0D1A" w:rsidRPr="00AD5A40">
        <w:rPr>
          <w:iCs/>
          <w:lang w:val="en"/>
        </w:rPr>
        <w:t xml:space="preserve">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6265F8"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2E8CD44B" w:rsidR="00293988" w:rsidRPr="00AD5A40" w:rsidRDefault="006265F8"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2365C5A4" w14:textId="77777777" w:rsidR="00293988" w:rsidRPr="00AD5A40" w:rsidRDefault="00293988" w:rsidP="00AD5A40">
      <w:pPr>
        <w:spacing w:line="276" w:lineRule="auto"/>
        <w:jc w:val="both"/>
      </w:pP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6265F8"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35B12A95" w:rsidR="0048311C" w:rsidRPr="00AD5A40" w:rsidRDefault="006265F8" w:rsidP="00AD5A40">
      <w:pPr>
        <w:pStyle w:val="Caption"/>
        <w:spacing w:line="276" w:lineRule="auto"/>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lastRenderedPageBreak/>
        <w:tab/>
      </w:r>
    </w:p>
    <w:p w14:paraId="4D772C74" w14:textId="36555F4D" w:rsidR="00162700" w:rsidRPr="00AD5A40" w:rsidRDefault="006265F8"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6265F8"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6265F8"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6265F8"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4FA507D7" w:rsidR="00E9779C" w:rsidRPr="00AD5A40" w:rsidRDefault="002A37FF" w:rsidP="00AD5A40">
      <w:pPr>
        <w:pStyle w:val="Heading2"/>
        <w:numPr>
          <w:ilvl w:val="0"/>
          <w:numId w:val="0"/>
        </w:numPr>
        <w:spacing w:line="276" w:lineRule="auto"/>
        <w:rPr>
          <w:rFonts w:eastAsiaTheme="minorEastAsia"/>
        </w:rPr>
      </w:pPr>
      <w:bookmarkStart w:id="1" w:name="_Ref157361"/>
      <w:r w:rsidRPr="00AD5A40">
        <w:rPr>
          <w:rFonts w:eastAsiaTheme="minorEastAsia"/>
        </w:rPr>
        <w:t xml:space="preserve">A.1.4 </w:t>
      </w:r>
      <w:r w:rsidR="001F239F" w:rsidRPr="00AD5A40">
        <w:rPr>
          <w:rFonts w:eastAsiaTheme="minorEastAsia"/>
        </w:rPr>
        <w:t xml:space="preserve">Assigning </w:t>
      </w:r>
      <w:proofErr w:type="spellStart"/>
      <w:r w:rsidR="001F239F" w:rsidRPr="00AD5A40">
        <w:rPr>
          <w:rFonts w:eastAsiaTheme="minorEastAsia"/>
        </w:rPr>
        <w:t>Spatio</w:t>
      </w:r>
      <w:proofErr w:type="spellEnd"/>
      <w:r w:rsidR="001F239F" w:rsidRPr="00AD5A40">
        <w:rPr>
          <w:rFonts w:eastAsiaTheme="minorEastAsia"/>
        </w:rPr>
        <w:t>-temporal Variation</w:t>
      </w:r>
      <w:bookmarkEnd w:id="1"/>
      <w:r w:rsidR="00C76136">
        <w:rPr>
          <w:rFonts w:eastAsiaTheme="minorEastAsia"/>
        </w:rPr>
        <w:t xml:space="preserve"> to Synthetic Populations</w:t>
      </w:r>
    </w:p>
    <w:p w14:paraId="3E8E1603" w14:textId="07733A92"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65797E" w:rsidRPr="00AD5A40">
        <w:t xml:space="preserve"> two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2"/>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434"/>
        <w:gridCol w:w="2321"/>
      </w:tblGrid>
      <w:tr w:rsidR="00041698" w:rsidRPr="00AD5A40" w14:paraId="7E540AA7" w14:textId="77777777" w:rsidTr="00041698">
        <w:tc>
          <w:tcPr>
            <w:tcW w:w="2147" w:type="dxa"/>
          </w:tcPr>
          <w:p w14:paraId="4A9D4EB3" w14:textId="52FFE756" w:rsidR="00041698" w:rsidRPr="00AD5A40" w:rsidRDefault="00041698" w:rsidP="00AD5A40">
            <w:pPr>
              <w:pStyle w:val="Caption"/>
              <w:spacing w:line="276" w:lineRule="auto"/>
            </w:pPr>
            <w:r w:rsidRPr="00AD5A40">
              <w:t>Module</w:t>
            </w:r>
          </w:p>
        </w:tc>
        <w:tc>
          <w:tcPr>
            <w:tcW w:w="1448" w:type="dxa"/>
          </w:tcPr>
          <w:p w14:paraId="271B7F89" w14:textId="44D8C228" w:rsidR="00041698" w:rsidRPr="00AD5A40" w:rsidRDefault="00041698" w:rsidP="00AD5A40">
            <w:pPr>
              <w:pStyle w:val="Caption"/>
              <w:spacing w:line="276" w:lineRule="auto"/>
            </w:pPr>
            <w:r w:rsidRPr="00AD5A40">
              <w:t>Parameter</w:t>
            </w:r>
          </w:p>
        </w:tc>
        <w:tc>
          <w:tcPr>
            <w:tcW w:w="3434" w:type="dxa"/>
          </w:tcPr>
          <w:p w14:paraId="64F866EF" w14:textId="737275AE" w:rsidR="00041698" w:rsidRPr="00AD5A40" w:rsidRDefault="00041698" w:rsidP="00AD5A40">
            <w:pPr>
              <w:pStyle w:val="Caption"/>
              <w:spacing w:line="276" w:lineRule="auto"/>
            </w:pPr>
            <w:r w:rsidRPr="00AD5A40">
              <w:t>Definition</w:t>
            </w:r>
          </w:p>
        </w:tc>
        <w:tc>
          <w:tcPr>
            <w:tcW w:w="2321" w:type="dxa"/>
          </w:tcPr>
          <w:p w14:paraId="2891D98F" w14:textId="5BB4DA9C" w:rsidR="00041698" w:rsidRPr="00AD5A40" w:rsidRDefault="00041698" w:rsidP="00AD5A40">
            <w:pPr>
              <w:pStyle w:val="Caption"/>
              <w:spacing w:line="276" w:lineRule="auto"/>
            </w:pPr>
            <w:r w:rsidRPr="00AD5A40">
              <w:t>Value</w:t>
            </w:r>
          </w:p>
        </w:tc>
      </w:tr>
      <w:tr w:rsidR="00041698" w:rsidRPr="00AD5A40" w14:paraId="120A5760" w14:textId="77777777" w:rsidTr="00041698">
        <w:tc>
          <w:tcPr>
            <w:tcW w:w="2147" w:type="dxa"/>
          </w:tcPr>
          <w:p w14:paraId="757F8E2C" w14:textId="4229A2DF" w:rsidR="00041698" w:rsidRPr="00AD5A40" w:rsidRDefault="002E43FF" w:rsidP="00AD5A40">
            <w:pPr>
              <w:pStyle w:val="Caption"/>
              <w:spacing w:line="276" w:lineRule="auto"/>
            </w:pPr>
            <w:r w:rsidRPr="00AD5A40">
              <w:t>Growth</w:t>
            </w:r>
          </w:p>
        </w:tc>
        <w:tc>
          <w:tcPr>
            <w:tcW w:w="1448" w:type="dxa"/>
          </w:tcPr>
          <w:p w14:paraId="6F461E8B" w14:textId="62EECE63" w:rsidR="00041698" w:rsidRPr="00AD5A40" w:rsidRDefault="006265F8" w:rsidP="00AD5A40">
            <w:pPr>
              <w:pStyle w:val="Caption"/>
              <w:spacing w:line="276"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Pr="00AD5A40" w:rsidRDefault="00EE0E9B" w:rsidP="00AD5A40">
            <w:pPr>
              <w:pStyle w:val="Caption"/>
              <w:spacing w:line="276" w:lineRule="auto"/>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2321" w:type="dxa"/>
          </w:tcPr>
          <w:p w14:paraId="21503E44" w14:textId="2849F5AB" w:rsidR="002E43FF" w:rsidRPr="00AD5A40" w:rsidRDefault="002E43FF" w:rsidP="00AD5A40">
            <w:pPr>
              <w:pStyle w:val="Caption"/>
              <w:spacing w:line="276" w:lineRule="auto"/>
            </w:pPr>
            <w:r w:rsidRPr="00AD5A40">
              <w:t>62 (</w:t>
            </w:r>
            <w:r w:rsidR="00AC25F7">
              <w:t>regime</w:t>
            </w:r>
            <w:r w:rsidRPr="00AD5A40">
              <w:t xml:space="preserve"> 1)</w:t>
            </w:r>
          </w:p>
          <w:p w14:paraId="7C883FF3" w14:textId="73157135" w:rsidR="00041698" w:rsidRPr="00AD5A40" w:rsidRDefault="002B773C" w:rsidP="00AD5A40">
            <w:pPr>
              <w:pStyle w:val="Caption"/>
              <w:spacing w:line="276" w:lineRule="auto"/>
            </w:pPr>
            <w:r w:rsidRPr="00AD5A40">
              <w:t xml:space="preserve">74 </w:t>
            </w:r>
            <w:r w:rsidR="002E43FF" w:rsidRPr="00AD5A40">
              <w:t>(</w:t>
            </w:r>
            <w:r w:rsidR="00AC25F7">
              <w:t>regime</w:t>
            </w:r>
            <w:r w:rsidR="002E43FF" w:rsidRPr="00AD5A40">
              <w:t xml:space="preserve"> 2)</w:t>
            </w:r>
          </w:p>
        </w:tc>
      </w:tr>
      <w:tr w:rsidR="00FC654D" w:rsidRPr="00AD5A40" w14:paraId="58B9506D" w14:textId="77777777" w:rsidTr="00041698">
        <w:tc>
          <w:tcPr>
            <w:tcW w:w="2147" w:type="dxa"/>
          </w:tcPr>
          <w:p w14:paraId="6C1BC99F" w14:textId="6F6180CB" w:rsidR="00FC654D" w:rsidRPr="00AD5A40" w:rsidRDefault="00FC654D" w:rsidP="00AD5A40">
            <w:pPr>
              <w:pStyle w:val="Caption"/>
              <w:spacing w:line="276" w:lineRule="auto"/>
            </w:pPr>
            <w:r w:rsidRPr="00AD5A40">
              <w:t>Growth</w:t>
            </w:r>
          </w:p>
        </w:tc>
        <w:tc>
          <w:tcPr>
            <w:tcW w:w="1448" w:type="dxa"/>
          </w:tcPr>
          <w:p w14:paraId="0112C783" w14:textId="5BAF3B2A" w:rsidR="00FC654D" w:rsidRPr="00AD5A40" w:rsidRDefault="006265F8" w:rsidP="00AD5A40">
            <w:pPr>
              <w:pStyle w:val="Caption"/>
              <w:spacing w:line="276"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Pr="00AD5A40" w:rsidRDefault="00EE0E9B" w:rsidP="00AD5A40">
            <w:pPr>
              <w:pStyle w:val="Caption"/>
              <w:spacing w:line="276" w:lineRule="auto"/>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2321" w:type="dxa"/>
          </w:tcPr>
          <w:p w14:paraId="460B5A5D" w14:textId="0913CAAC" w:rsidR="00FC654D" w:rsidRPr="00AD5A40" w:rsidRDefault="002B773C" w:rsidP="00AD5A40">
            <w:pPr>
              <w:pStyle w:val="Caption"/>
              <w:spacing w:line="276" w:lineRule="auto"/>
            </w:pPr>
            <w:r w:rsidRPr="00AD5A40">
              <w:t>215</w:t>
            </w:r>
            <w:r w:rsidR="00FC654D" w:rsidRPr="00AD5A40">
              <w:t xml:space="preserve"> (</w:t>
            </w:r>
            <w:r w:rsidR="00AC25F7">
              <w:t>regime</w:t>
            </w:r>
            <w:r w:rsidR="00FC654D" w:rsidRPr="00AD5A40">
              <w:t xml:space="preserve"> 1)</w:t>
            </w:r>
          </w:p>
          <w:p w14:paraId="368A4C42" w14:textId="23204345" w:rsidR="00FC654D" w:rsidRPr="00AD5A40" w:rsidRDefault="002B773C" w:rsidP="00AD5A40">
            <w:pPr>
              <w:pStyle w:val="Caption"/>
              <w:spacing w:line="276" w:lineRule="auto"/>
            </w:pPr>
            <w:r w:rsidRPr="00AD5A40">
              <w:t xml:space="preserve">258 </w:t>
            </w:r>
            <w:r w:rsidR="00FC654D" w:rsidRPr="00AD5A40">
              <w:t>(</w:t>
            </w:r>
            <w:r w:rsidR="00AC25F7">
              <w:t>regime</w:t>
            </w:r>
            <w:r w:rsidR="00FC654D" w:rsidRPr="00AD5A40">
              <w:t xml:space="preserve"> 2)</w:t>
            </w:r>
          </w:p>
          <w:p w14:paraId="6D07A106" w14:textId="499B28FF" w:rsidR="00514264" w:rsidRPr="00AD5A40" w:rsidRDefault="00514264" w:rsidP="00AD5A40">
            <w:pPr>
              <w:spacing w:line="276" w:lineRule="auto"/>
              <w:rPr>
                <w:lang w:val="en"/>
              </w:rPr>
            </w:pPr>
          </w:p>
        </w:tc>
      </w:tr>
      <w:tr w:rsidR="00FC654D" w:rsidRPr="00AD5A40" w14:paraId="5DE7E828" w14:textId="77777777" w:rsidTr="00041698">
        <w:tc>
          <w:tcPr>
            <w:tcW w:w="2147" w:type="dxa"/>
          </w:tcPr>
          <w:p w14:paraId="1693D70D" w14:textId="0A96E6B5" w:rsidR="00FC654D" w:rsidRPr="00AD5A40" w:rsidRDefault="00FC654D" w:rsidP="00AD5A40">
            <w:pPr>
              <w:pStyle w:val="Caption"/>
              <w:spacing w:line="276" w:lineRule="auto"/>
            </w:pPr>
            <w:r w:rsidRPr="00AD5A40">
              <w:t>Growth</w:t>
            </w:r>
          </w:p>
        </w:tc>
        <w:tc>
          <w:tcPr>
            <w:tcW w:w="1448" w:type="dxa"/>
          </w:tcPr>
          <w:p w14:paraId="40ADBAC1" w14:textId="49C9A701" w:rsidR="00FC654D" w:rsidRPr="00AD5A40" w:rsidRDefault="008951FE" w:rsidP="00AD5A40">
            <w:pPr>
              <w:pStyle w:val="Caption"/>
              <w:spacing w:line="276" w:lineRule="auto"/>
              <w:jc w:val="center"/>
            </w:pPr>
            <w:r w:rsidRPr="00AD5A40">
              <w:t>k</w:t>
            </w:r>
          </w:p>
        </w:tc>
        <w:tc>
          <w:tcPr>
            <w:tcW w:w="3434" w:type="dxa"/>
          </w:tcPr>
          <w:p w14:paraId="63E25E52" w14:textId="125D9489" w:rsidR="00FC654D" w:rsidRPr="00AD5A40" w:rsidRDefault="00A878C2" w:rsidP="00AD5A40">
            <w:pPr>
              <w:pStyle w:val="Caption"/>
              <w:spacing w:line="276" w:lineRule="auto"/>
            </w:pPr>
            <w:r w:rsidRPr="00AD5A40">
              <w:t>Growth coefficient</w:t>
            </w:r>
            <w:r w:rsidR="00204691" w:rsidRPr="00AD5A40">
              <w:t xml:space="preserve"> (year</w:t>
            </w:r>
            <w:r w:rsidR="00204691" w:rsidRPr="00AD5A40">
              <w:rPr>
                <w:vertAlign w:val="superscript"/>
              </w:rPr>
              <w:t>-1</w:t>
            </w:r>
            <w:r w:rsidR="00204691" w:rsidRPr="00AD5A40">
              <w:t>)</w:t>
            </w:r>
          </w:p>
        </w:tc>
        <w:tc>
          <w:tcPr>
            <w:tcW w:w="2321" w:type="dxa"/>
          </w:tcPr>
          <w:p w14:paraId="1B245080" w14:textId="451A9161" w:rsidR="00D5715F" w:rsidRPr="00AD5A40" w:rsidRDefault="00FC654D" w:rsidP="00AD5A40">
            <w:pPr>
              <w:pStyle w:val="Caption"/>
              <w:spacing w:line="276" w:lineRule="auto"/>
            </w:pPr>
            <w:r w:rsidRPr="00AD5A40">
              <w:t>0.25 (</w:t>
            </w:r>
            <w:r w:rsidR="00AC25F7">
              <w:t>regime</w:t>
            </w:r>
            <w:r w:rsidRPr="00AD5A40">
              <w:t xml:space="preserve"> 1)</w:t>
            </w:r>
          </w:p>
          <w:p w14:paraId="7E495251" w14:textId="107E5962" w:rsidR="00AE1859" w:rsidRPr="00AD5A40" w:rsidRDefault="00FC654D" w:rsidP="00AD5A40">
            <w:pPr>
              <w:pStyle w:val="Caption"/>
              <w:spacing w:line="276" w:lineRule="auto"/>
            </w:pPr>
            <w:r w:rsidRPr="00AD5A40">
              <w:t>0.</w:t>
            </w:r>
            <w:r w:rsidR="002B773C" w:rsidRPr="00AD5A40">
              <w:t>25</w:t>
            </w:r>
            <w:r w:rsidRPr="00AD5A40">
              <w:t xml:space="preserve"> (</w:t>
            </w:r>
            <w:r w:rsidR="00AC25F7">
              <w:t>regime</w:t>
            </w:r>
            <w:r w:rsidRPr="00AD5A40">
              <w:t xml:space="preserve"> 2)</w:t>
            </w:r>
          </w:p>
        </w:tc>
      </w:tr>
      <w:tr w:rsidR="00FC654D" w:rsidRPr="00AD5A40" w14:paraId="69CD597C" w14:textId="77777777" w:rsidTr="00041698">
        <w:tc>
          <w:tcPr>
            <w:tcW w:w="2147" w:type="dxa"/>
          </w:tcPr>
          <w:p w14:paraId="2476EBA8" w14:textId="5A1D6413" w:rsidR="00FC654D" w:rsidRPr="00AD5A40" w:rsidRDefault="00FC654D" w:rsidP="00AD5A40">
            <w:pPr>
              <w:pStyle w:val="Caption"/>
              <w:spacing w:line="276" w:lineRule="auto"/>
            </w:pPr>
            <w:r w:rsidRPr="00AD5A40">
              <w:t>Growth</w:t>
            </w:r>
          </w:p>
        </w:tc>
        <w:bookmarkStart w:id="3" w:name="_Hlk5259652"/>
        <w:tc>
          <w:tcPr>
            <w:tcW w:w="1448" w:type="dxa"/>
          </w:tcPr>
          <w:p w14:paraId="013B473B" w14:textId="23F468FF" w:rsidR="00FC654D" w:rsidRPr="00AD5A40" w:rsidRDefault="006265F8" w:rsidP="00AD5A40">
            <w:pPr>
              <w:pStyle w:val="Caption"/>
              <w:spacing w:line="276"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
          </w:p>
        </w:tc>
        <w:tc>
          <w:tcPr>
            <w:tcW w:w="3434" w:type="dxa"/>
          </w:tcPr>
          <w:p w14:paraId="5A284294" w14:textId="0FEE141B" w:rsidR="00FC654D" w:rsidRPr="00AD5A40" w:rsidRDefault="00FC654D" w:rsidP="00AD5A40">
            <w:pPr>
              <w:pStyle w:val="Caption"/>
              <w:spacing w:line="276" w:lineRule="auto"/>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2321" w:type="dxa"/>
          </w:tcPr>
          <w:p w14:paraId="558EFEAF" w14:textId="54DDC514" w:rsidR="00FC654D" w:rsidRPr="00AD5A40" w:rsidRDefault="00FC654D" w:rsidP="00AD5A40">
            <w:pPr>
              <w:pStyle w:val="Caption"/>
              <w:spacing w:line="276" w:lineRule="auto"/>
            </w:pPr>
            <w:r w:rsidRPr="00AD5A40">
              <w:t>0</w:t>
            </w:r>
          </w:p>
        </w:tc>
      </w:tr>
      <w:tr w:rsidR="00FC654D" w:rsidRPr="00AD5A40" w14:paraId="55182102" w14:textId="77777777" w:rsidTr="00041698">
        <w:tc>
          <w:tcPr>
            <w:tcW w:w="2147" w:type="dxa"/>
          </w:tcPr>
          <w:p w14:paraId="7DF5E123" w14:textId="34952131" w:rsidR="00FC654D" w:rsidRPr="00AD5A40" w:rsidRDefault="00FC654D" w:rsidP="00AD5A40">
            <w:pPr>
              <w:pStyle w:val="Caption"/>
              <w:spacing w:line="276" w:lineRule="auto"/>
            </w:pPr>
            <w:r w:rsidRPr="00AD5A40">
              <w:t>Growth</w:t>
            </w:r>
          </w:p>
        </w:tc>
        <w:tc>
          <w:tcPr>
            <w:tcW w:w="1448" w:type="dxa"/>
          </w:tcPr>
          <w:p w14:paraId="5CCB04C2" w14:textId="206B4C70" w:rsidR="00FC654D" w:rsidRPr="00AD5A40" w:rsidRDefault="006265F8" w:rsidP="00AD5A40">
            <w:pPr>
              <w:pStyle w:val="Caption"/>
              <w:spacing w:line="276"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Pr="00AD5A40" w:rsidRDefault="00FC654D" w:rsidP="00AD5A40">
            <w:pPr>
              <w:pStyle w:val="Caption"/>
              <w:spacing w:line="276" w:lineRule="auto"/>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2321" w:type="dxa"/>
          </w:tcPr>
          <w:p w14:paraId="6CFD865A" w14:textId="30CD77EF" w:rsidR="00FC654D" w:rsidRPr="00AD5A40" w:rsidRDefault="00FC654D" w:rsidP="00AD5A40">
            <w:pPr>
              <w:pStyle w:val="Caption"/>
              <w:spacing w:line="276" w:lineRule="auto"/>
            </w:pPr>
            <w:r w:rsidRPr="00AD5A40">
              <w:t>15</w:t>
            </w:r>
          </w:p>
        </w:tc>
      </w:tr>
      <w:tr w:rsidR="00FC654D" w:rsidRPr="00AD5A40" w14:paraId="7719466A" w14:textId="77777777" w:rsidTr="00041698">
        <w:tc>
          <w:tcPr>
            <w:tcW w:w="2147" w:type="dxa"/>
          </w:tcPr>
          <w:p w14:paraId="5C234F4A" w14:textId="58272B0B" w:rsidR="00FC654D" w:rsidRPr="00AD5A40" w:rsidRDefault="00FC654D" w:rsidP="00AD5A40">
            <w:pPr>
              <w:pStyle w:val="Caption"/>
              <w:spacing w:line="276" w:lineRule="auto"/>
            </w:pPr>
            <w:r w:rsidRPr="00AD5A40">
              <w:t>Growth</w:t>
            </w:r>
          </w:p>
        </w:tc>
        <w:tc>
          <w:tcPr>
            <w:tcW w:w="1448" w:type="dxa"/>
          </w:tcPr>
          <w:p w14:paraId="51A5A3CC" w14:textId="0DEBBFDF" w:rsidR="00FC654D" w:rsidRPr="00AD5A40" w:rsidRDefault="006265F8" w:rsidP="00AD5A40">
            <w:pPr>
              <w:pStyle w:val="Caption"/>
              <w:spacing w:line="276" w:lineRule="auto"/>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Pr="00AD5A40" w:rsidRDefault="00FC654D" w:rsidP="00AD5A40">
            <w:pPr>
              <w:pStyle w:val="Caption"/>
              <w:spacing w:line="276" w:lineRule="auto"/>
            </w:pPr>
            <w:r w:rsidRPr="00AD5A40">
              <w:t>Lognormal growth error term</w:t>
            </w:r>
          </w:p>
        </w:tc>
        <w:tc>
          <w:tcPr>
            <w:tcW w:w="2321" w:type="dxa"/>
          </w:tcPr>
          <w:p w14:paraId="6D0F1804" w14:textId="3A8E7984" w:rsidR="00FC654D" w:rsidRPr="00AD5A40" w:rsidRDefault="00FC654D" w:rsidP="00AD5A40">
            <w:pPr>
              <w:pStyle w:val="Caption"/>
              <w:spacing w:line="276" w:lineRule="auto"/>
            </w:pPr>
            <w:r w:rsidRPr="00AD5A40">
              <w:t>0.025</w:t>
            </w:r>
          </w:p>
        </w:tc>
      </w:tr>
      <w:tr w:rsidR="00FC654D" w:rsidRPr="00AD5A40" w14:paraId="580E54D4" w14:textId="77777777" w:rsidTr="00041698">
        <w:tc>
          <w:tcPr>
            <w:tcW w:w="2147" w:type="dxa"/>
          </w:tcPr>
          <w:p w14:paraId="6B13DD81" w14:textId="71AB2174" w:rsidR="00FC654D" w:rsidRPr="00AD5A40" w:rsidRDefault="00FC654D" w:rsidP="00AD5A40">
            <w:pPr>
              <w:pStyle w:val="Caption"/>
              <w:spacing w:line="276" w:lineRule="auto"/>
            </w:pPr>
            <w:r w:rsidRPr="00AD5A40">
              <w:t>Growth</w:t>
            </w:r>
          </w:p>
        </w:tc>
        <w:tc>
          <w:tcPr>
            <w:tcW w:w="1448" w:type="dxa"/>
          </w:tcPr>
          <w:p w14:paraId="74258F01" w14:textId="38D922DB" w:rsidR="00FC654D" w:rsidRPr="00AD5A40" w:rsidRDefault="00FC654D" w:rsidP="00AD5A40">
            <w:pPr>
              <w:pStyle w:val="Caption"/>
              <w:spacing w:line="276" w:lineRule="auto"/>
              <w:jc w:val="center"/>
              <w:rPr>
                <w:i/>
              </w:rPr>
            </w:pPr>
            <w:r w:rsidRPr="00AD5A40">
              <w:rPr>
                <w:i/>
              </w:rPr>
              <w:t>a</w:t>
            </w:r>
          </w:p>
        </w:tc>
        <w:tc>
          <w:tcPr>
            <w:tcW w:w="3434" w:type="dxa"/>
          </w:tcPr>
          <w:p w14:paraId="5FEBFDFE" w14:textId="55B4D474" w:rsidR="00FC654D" w:rsidRPr="00AD5A40" w:rsidRDefault="00FC654D" w:rsidP="00AD5A40">
            <w:pPr>
              <w:pStyle w:val="Caption"/>
              <w:spacing w:line="276" w:lineRule="auto"/>
            </w:pPr>
            <w:r w:rsidRPr="00AD5A40">
              <w:t>Multiplier of length-weight function</w:t>
            </w:r>
            <w:r w:rsidR="0089321B" w:rsidRPr="00AD5A40">
              <w:t xml:space="preserve"> (g/cm)</w:t>
            </w:r>
          </w:p>
        </w:tc>
        <w:tc>
          <w:tcPr>
            <w:tcW w:w="2321" w:type="dxa"/>
          </w:tcPr>
          <w:p w14:paraId="7B7BD103" w14:textId="5632A0F1" w:rsidR="00FC654D" w:rsidRPr="00AD5A40" w:rsidRDefault="00FC654D" w:rsidP="00AD5A40">
            <w:pPr>
              <w:pStyle w:val="Caption"/>
              <w:spacing w:line="276" w:lineRule="auto"/>
            </w:pPr>
            <w:r w:rsidRPr="00AD5A40">
              <w:t>1.35e-6</w:t>
            </w:r>
            <w:r w:rsidR="0089321B" w:rsidRPr="00AD5A40">
              <w:t xml:space="preserve"> </w:t>
            </w:r>
          </w:p>
        </w:tc>
      </w:tr>
      <w:tr w:rsidR="00FC654D" w:rsidRPr="00AD5A40" w14:paraId="2CBD73EB" w14:textId="77777777" w:rsidTr="00041698">
        <w:tc>
          <w:tcPr>
            <w:tcW w:w="2147" w:type="dxa"/>
          </w:tcPr>
          <w:p w14:paraId="0486BD2F" w14:textId="4D2F64E3" w:rsidR="00FC654D" w:rsidRPr="00AD5A40" w:rsidRDefault="00FC654D" w:rsidP="00AD5A40">
            <w:pPr>
              <w:pStyle w:val="Caption"/>
              <w:spacing w:line="276" w:lineRule="auto"/>
            </w:pPr>
            <w:r w:rsidRPr="00AD5A40">
              <w:t>Growth</w:t>
            </w:r>
          </w:p>
        </w:tc>
        <w:tc>
          <w:tcPr>
            <w:tcW w:w="1448" w:type="dxa"/>
          </w:tcPr>
          <w:p w14:paraId="4014715E" w14:textId="7D1AFD3A" w:rsidR="00FC654D" w:rsidRPr="00AD5A40" w:rsidRDefault="00FC654D" w:rsidP="00AD5A40">
            <w:pPr>
              <w:pStyle w:val="Caption"/>
              <w:spacing w:line="276" w:lineRule="auto"/>
              <w:jc w:val="center"/>
              <w:rPr>
                <w:i/>
              </w:rPr>
            </w:pPr>
            <w:r w:rsidRPr="00AD5A40">
              <w:rPr>
                <w:i/>
              </w:rPr>
              <w:t>b</w:t>
            </w:r>
          </w:p>
        </w:tc>
        <w:tc>
          <w:tcPr>
            <w:tcW w:w="3434" w:type="dxa"/>
          </w:tcPr>
          <w:p w14:paraId="6B4DECF3" w14:textId="44A2C5A3" w:rsidR="00FC654D" w:rsidRPr="00AD5A40" w:rsidRDefault="00FC654D" w:rsidP="00AD5A40">
            <w:pPr>
              <w:pStyle w:val="Caption"/>
              <w:spacing w:line="276" w:lineRule="auto"/>
            </w:pPr>
            <w:r w:rsidRPr="00AD5A40">
              <w:t>Exponent of length-weight function</w:t>
            </w:r>
          </w:p>
        </w:tc>
        <w:tc>
          <w:tcPr>
            <w:tcW w:w="2321" w:type="dxa"/>
          </w:tcPr>
          <w:p w14:paraId="27882342" w14:textId="7D080468" w:rsidR="00FC654D" w:rsidRPr="00AD5A40" w:rsidRDefault="00FC654D" w:rsidP="00AD5A40">
            <w:pPr>
              <w:pStyle w:val="Caption"/>
              <w:spacing w:line="276" w:lineRule="auto"/>
            </w:pPr>
            <w:r w:rsidRPr="00AD5A40">
              <w:t>3.427</w:t>
            </w:r>
          </w:p>
        </w:tc>
      </w:tr>
      <w:tr w:rsidR="00FC654D" w:rsidRPr="00AD5A40" w14:paraId="59D8B8DA" w14:textId="77777777" w:rsidTr="00041698">
        <w:tc>
          <w:tcPr>
            <w:tcW w:w="2147" w:type="dxa"/>
          </w:tcPr>
          <w:p w14:paraId="7F30E0EA" w14:textId="79D916F5" w:rsidR="00FC654D" w:rsidRPr="00AD5A40" w:rsidRDefault="00FC654D" w:rsidP="00AD5A40">
            <w:pPr>
              <w:pStyle w:val="Caption"/>
              <w:spacing w:line="276" w:lineRule="auto"/>
            </w:pPr>
            <w:r w:rsidRPr="00AD5A40">
              <w:t>Survival</w:t>
            </w:r>
          </w:p>
        </w:tc>
        <w:tc>
          <w:tcPr>
            <w:tcW w:w="1448" w:type="dxa"/>
          </w:tcPr>
          <w:p w14:paraId="11315E7B" w14:textId="478A1F28" w:rsidR="00FC654D" w:rsidRPr="00AD5A40" w:rsidRDefault="00FC654D" w:rsidP="00AD5A40">
            <w:pPr>
              <w:pStyle w:val="Caption"/>
              <w:spacing w:line="276" w:lineRule="auto"/>
              <w:jc w:val="center"/>
              <w:rPr>
                <w:i/>
              </w:rPr>
            </w:pPr>
            <w:r w:rsidRPr="00AD5A40">
              <w:rPr>
                <w:i/>
              </w:rPr>
              <w:t>M</w:t>
            </w:r>
          </w:p>
        </w:tc>
        <w:tc>
          <w:tcPr>
            <w:tcW w:w="3434" w:type="dxa"/>
          </w:tcPr>
          <w:p w14:paraId="2E0256B2" w14:textId="2CDE63E5" w:rsidR="00FC654D" w:rsidRPr="00AD5A40" w:rsidRDefault="00FC654D" w:rsidP="00AD5A40">
            <w:pPr>
              <w:pStyle w:val="Caption"/>
              <w:spacing w:line="276" w:lineRule="auto"/>
            </w:pPr>
            <w:r w:rsidRPr="00AD5A40">
              <w:t>Natural mortality</w:t>
            </w:r>
            <w:r w:rsidR="0085512E" w:rsidRPr="00AD5A40">
              <w:t xml:space="preserve"> (yr</w:t>
            </w:r>
            <w:r w:rsidR="0085512E" w:rsidRPr="00AD5A40">
              <w:rPr>
                <w:vertAlign w:val="superscript"/>
              </w:rPr>
              <w:t>-1</w:t>
            </w:r>
            <w:r w:rsidR="0085512E" w:rsidRPr="00AD5A40">
              <w:t>)</w:t>
            </w:r>
          </w:p>
        </w:tc>
        <w:tc>
          <w:tcPr>
            <w:tcW w:w="2321" w:type="dxa"/>
          </w:tcPr>
          <w:p w14:paraId="2AC4C57B" w14:textId="5C8E7E2A" w:rsidR="00FC654D" w:rsidRPr="00AD5A40" w:rsidRDefault="00FC654D" w:rsidP="00AD5A40">
            <w:pPr>
              <w:pStyle w:val="Caption"/>
              <w:spacing w:line="276" w:lineRule="auto"/>
            </w:pPr>
            <w:r w:rsidRPr="00AD5A40">
              <w:t>0.25</w:t>
            </w:r>
          </w:p>
        </w:tc>
      </w:tr>
      <w:tr w:rsidR="00041698" w:rsidRPr="00AD5A40" w14:paraId="01013C90" w14:textId="77777777" w:rsidTr="00041698">
        <w:tc>
          <w:tcPr>
            <w:tcW w:w="2147" w:type="dxa"/>
          </w:tcPr>
          <w:p w14:paraId="3D9C3368" w14:textId="1B93CEB9" w:rsidR="00041698" w:rsidRPr="00AD5A40" w:rsidRDefault="004E56FA" w:rsidP="00AD5A40">
            <w:pPr>
              <w:pStyle w:val="Caption"/>
              <w:spacing w:line="276" w:lineRule="auto"/>
            </w:pPr>
            <w:r w:rsidRPr="00AD5A40">
              <w:t>Recruitment</w:t>
            </w:r>
          </w:p>
        </w:tc>
        <w:tc>
          <w:tcPr>
            <w:tcW w:w="1448" w:type="dxa"/>
          </w:tcPr>
          <w:p w14:paraId="2C6CE7C9" w14:textId="74D90C79" w:rsidR="00041698" w:rsidRPr="00AD5A40" w:rsidRDefault="00151783" w:rsidP="00AD5A40">
            <w:pPr>
              <w:pStyle w:val="Caption"/>
              <w:spacing w:line="276" w:lineRule="auto"/>
              <w:jc w:val="center"/>
              <w:rPr>
                <w:i/>
              </w:rPr>
            </w:pPr>
            <w:r w:rsidRPr="00AD5A40">
              <w:rPr>
                <w:i/>
              </w:rPr>
              <w:t>r</w:t>
            </w:r>
          </w:p>
        </w:tc>
        <w:tc>
          <w:tcPr>
            <w:tcW w:w="3434" w:type="dxa"/>
          </w:tcPr>
          <w:p w14:paraId="6904DD0A" w14:textId="3301AFB8" w:rsidR="00041698" w:rsidRPr="00AD5A40" w:rsidRDefault="00D37AF4" w:rsidP="00AD5A40">
            <w:pPr>
              <w:pStyle w:val="Caption"/>
              <w:spacing w:line="276" w:lineRule="auto"/>
            </w:pPr>
            <w:r w:rsidRPr="00AD5A40">
              <w:t>Slope of maturity ogive</w:t>
            </w:r>
          </w:p>
        </w:tc>
        <w:tc>
          <w:tcPr>
            <w:tcW w:w="2321" w:type="dxa"/>
          </w:tcPr>
          <w:p w14:paraId="7AA0AC5C" w14:textId="0A984273" w:rsidR="00041698" w:rsidRPr="00AD5A40" w:rsidRDefault="00041698" w:rsidP="00AD5A40">
            <w:pPr>
              <w:pStyle w:val="Caption"/>
              <w:spacing w:line="276" w:lineRule="auto"/>
            </w:pPr>
            <w:r w:rsidRPr="00AD5A40">
              <w:t>-0.1034</w:t>
            </w:r>
          </w:p>
        </w:tc>
      </w:tr>
      <w:tr w:rsidR="00FC654D" w:rsidRPr="00AD5A40" w14:paraId="601257A0" w14:textId="77777777" w:rsidTr="00041698">
        <w:tc>
          <w:tcPr>
            <w:tcW w:w="2147" w:type="dxa"/>
          </w:tcPr>
          <w:p w14:paraId="088782C5" w14:textId="3B6D1FF9" w:rsidR="00FC654D" w:rsidRPr="00AD5A40" w:rsidRDefault="00FC654D" w:rsidP="00AD5A40">
            <w:pPr>
              <w:pStyle w:val="Caption"/>
              <w:spacing w:line="276" w:lineRule="auto"/>
            </w:pPr>
            <w:r w:rsidRPr="00AD5A40">
              <w:t>Recruitment</w:t>
            </w:r>
          </w:p>
        </w:tc>
        <w:tc>
          <w:tcPr>
            <w:tcW w:w="1448" w:type="dxa"/>
          </w:tcPr>
          <w:p w14:paraId="51B06315" w14:textId="49C2FF52" w:rsidR="00FC654D" w:rsidRPr="00AD5A40" w:rsidRDefault="00FC654D" w:rsidP="00AD5A40">
            <w:pPr>
              <w:pStyle w:val="Caption"/>
              <w:spacing w:line="276" w:lineRule="auto"/>
              <w:jc w:val="center"/>
              <w:rPr>
                <w:i/>
              </w:rPr>
            </w:pPr>
            <w:r w:rsidRPr="00AD5A40">
              <w:rPr>
                <w:i/>
              </w:rPr>
              <w:t>L</w:t>
            </w:r>
            <w:r w:rsidRPr="00AD5A40">
              <w:rPr>
                <w:i/>
                <w:vertAlign w:val="subscript"/>
              </w:rPr>
              <w:t>50</w:t>
            </w:r>
          </w:p>
        </w:tc>
        <w:tc>
          <w:tcPr>
            <w:tcW w:w="3434" w:type="dxa"/>
          </w:tcPr>
          <w:p w14:paraId="76D5FA36" w14:textId="16D10319" w:rsidR="00FC654D" w:rsidRPr="00AD5A40" w:rsidRDefault="00FC654D" w:rsidP="00AD5A40">
            <w:pPr>
              <w:pStyle w:val="Caption"/>
              <w:spacing w:line="276" w:lineRule="auto"/>
            </w:pPr>
            <w:r w:rsidRPr="00AD5A40">
              <w:t>Length at 50% maturity</w:t>
            </w:r>
            <w:r w:rsidR="0089321B" w:rsidRPr="00AD5A40">
              <w:t xml:space="preserve"> (cm)</w:t>
            </w:r>
          </w:p>
        </w:tc>
        <w:tc>
          <w:tcPr>
            <w:tcW w:w="2321" w:type="dxa"/>
          </w:tcPr>
          <w:p w14:paraId="09ECE4CE" w14:textId="176DE76D" w:rsidR="00FC654D" w:rsidRPr="00AD5A40" w:rsidRDefault="00F2785D" w:rsidP="00AD5A40">
            <w:pPr>
              <w:pStyle w:val="Caption"/>
              <w:spacing w:line="276" w:lineRule="auto"/>
            </w:pPr>
            <w:r>
              <w:t>75</w:t>
            </w:r>
          </w:p>
        </w:tc>
      </w:tr>
      <w:tr w:rsidR="00FC654D" w:rsidRPr="00AD5A40" w14:paraId="3BB7FD56" w14:textId="77777777" w:rsidTr="00041698">
        <w:tc>
          <w:tcPr>
            <w:tcW w:w="2147" w:type="dxa"/>
          </w:tcPr>
          <w:p w14:paraId="0C5C6066" w14:textId="64706667" w:rsidR="00FC654D" w:rsidRPr="00AD5A40" w:rsidRDefault="00FC654D" w:rsidP="00AD5A40">
            <w:pPr>
              <w:pStyle w:val="Caption"/>
              <w:spacing w:line="276" w:lineRule="auto"/>
            </w:pPr>
            <w:r w:rsidRPr="00AD5A40">
              <w:t>Recruitment</w:t>
            </w:r>
          </w:p>
        </w:tc>
        <w:tc>
          <w:tcPr>
            <w:tcW w:w="1448" w:type="dxa"/>
          </w:tcPr>
          <w:p w14:paraId="4EEAE97E" w14:textId="5C7B6665" w:rsidR="00FC654D" w:rsidRPr="00AD5A40" w:rsidRDefault="00FC654D" w:rsidP="00AD5A40">
            <w:pPr>
              <w:pStyle w:val="Caption"/>
              <w:spacing w:line="276" w:lineRule="auto"/>
              <w:jc w:val="center"/>
              <w:rPr>
                <w:i/>
              </w:rPr>
            </w:pPr>
            <w:r w:rsidRPr="00AD5A40">
              <w:rPr>
                <w:i/>
              </w:rPr>
              <w:t>h</w:t>
            </w:r>
          </w:p>
        </w:tc>
        <w:tc>
          <w:tcPr>
            <w:tcW w:w="3434" w:type="dxa"/>
          </w:tcPr>
          <w:p w14:paraId="250C68B5" w14:textId="74FDA2D9" w:rsidR="00FC654D" w:rsidRPr="00AD5A40" w:rsidRDefault="00FC654D" w:rsidP="00AD5A40">
            <w:pPr>
              <w:pStyle w:val="Caption"/>
              <w:spacing w:line="276" w:lineRule="auto"/>
            </w:pPr>
            <w:r w:rsidRPr="00AD5A40">
              <w:t xml:space="preserve">Steepness of </w:t>
            </w:r>
            <w:proofErr w:type="spellStart"/>
            <w:r w:rsidRPr="00AD5A40">
              <w:t>Beverton</w:t>
            </w:r>
            <w:proofErr w:type="spellEnd"/>
            <w:r w:rsidRPr="00AD5A40">
              <w:t>-Holt SRR</w:t>
            </w:r>
          </w:p>
        </w:tc>
        <w:tc>
          <w:tcPr>
            <w:tcW w:w="2321" w:type="dxa"/>
          </w:tcPr>
          <w:p w14:paraId="6819AABD" w14:textId="4360CECF" w:rsidR="00FC654D" w:rsidRPr="00AD5A40" w:rsidRDefault="00FC654D" w:rsidP="00AD5A40">
            <w:pPr>
              <w:pStyle w:val="Caption"/>
              <w:spacing w:line="276" w:lineRule="auto"/>
            </w:pPr>
            <w:r w:rsidRPr="00AD5A40">
              <w:t>0.9</w:t>
            </w:r>
          </w:p>
        </w:tc>
      </w:tr>
      <w:tr w:rsidR="00FC654D" w:rsidRPr="00AD5A40" w14:paraId="16372E18" w14:textId="77777777" w:rsidTr="00041698">
        <w:tc>
          <w:tcPr>
            <w:tcW w:w="2147" w:type="dxa"/>
          </w:tcPr>
          <w:p w14:paraId="663B0591" w14:textId="47155A2E" w:rsidR="00FC654D" w:rsidRPr="00AD5A40" w:rsidRDefault="00FC654D" w:rsidP="00AD5A40">
            <w:pPr>
              <w:pStyle w:val="Caption"/>
              <w:spacing w:line="276" w:lineRule="auto"/>
            </w:pPr>
            <w:r w:rsidRPr="00AD5A40">
              <w:t>Recruitment</w:t>
            </w:r>
          </w:p>
        </w:tc>
        <w:tc>
          <w:tcPr>
            <w:tcW w:w="1448" w:type="dxa"/>
          </w:tcPr>
          <w:p w14:paraId="01517B79" w14:textId="53F340AC" w:rsidR="00FC654D" w:rsidRPr="00AD5A40" w:rsidRDefault="00FC654D" w:rsidP="00AD5A40">
            <w:pPr>
              <w:pStyle w:val="Caption"/>
              <w:spacing w:line="276" w:lineRule="auto"/>
              <w:jc w:val="center"/>
              <w:rPr>
                <w:i/>
              </w:rPr>
            </w:pPr>
            <w:r w:rsidRPr="00AD5A40">
              <w:rPr>
                <w:i/>
              </w:rPr>
              <w:t>R</w:t>
            </w:r>
            <w:r w:rsidRPr="00AD5A40">
              <w:rPr>
                <w:i/>
                <w:vertAlign w:val="subscript"/>
              </w:rPr>
              <w:t>0</w:t>
            </w:r>
          </w:p>
        </w:tc>
        <w:tc>
          <w:tcPr>
            <w:tcW w:w="3434" w:type="dxa"/>
          </w:tcPr>
          <w:p w14:paraId="2DFA84BC" w14:textId="573337D9" w:rsidR="00FC654D" w:rsidRPr="00AD5A40" w:rsidRDefault="00FC654D" w:rsidP="00AD5A40">
            <w:pPr>
              <w:pStyle w:val="Caption"/>
              <w:spacing w:line="276" w:lineRule="auto"/>
            </w:pPr>
            <w:r w:rsidRPr="00AD5A40">
              <w:t>Maximum number of recruits per year</w:t>
            </w:r>
          </w:p>
        </w:tc>
        <w:tc>
          <w:tcPr>
            <w:tcW w:w="2321" w:type="dxa"/>
          </w:tcPr>
          <w:p w14:paraId="7EC2E77A" w14:textId="53F0B36B" w:rsidR="00FC654D" w:rsidRPr="00AD5A40" w:rsidRDefault="00FC654D" w:rsidP="00AD5A40">
            <w:pPr>
              <w:pStyle w:val="Caption"/>
              <w:spacing w:line="276" w:lineRule="auto"/>
            </w:pPr>
            <w:r w:rsidRPr="00AD5A40">
              <w:t>12</w:t>
            </w:r>
          </w:p>
        </w:tc>
      </w:tr>
      <w:tr w:rsidR="00FC654D" w:rsidRPr="00AD5A40" w14:paraId="7D5D61EC" w14:textId="77777777" w:rsidTr="00041698">
        <w:tc>
          <w:tcPr>
            <w:tcW w:w="2147" w:type="dxa"/>
          </w:tcPr>
          <w:p w14:paraId="0E0089C3" w14:textId="19316B9B" w:rsidR="00FC654D" w:rsidRPr="00AD5A40" w:rsidRDefault="00FC654D" w:rsidP="00AD5A40">
            <w:pPr>
              <w:pStyle w:val="Caption"/>
              <w:spacing w:line="276" w:lineRule="auto"/>
            </w:pPr>
            <w:r w:rsidRPr="00AD5A40">
              <w:t>Recruitment</w:t>
            </w:r>
          </w:p>
        </w:tc>
        <w:tc>
          <w:tcPr>
            <w:tcW w:w="1448" w:type="dxa"/>
          </w:tcPr>
          <w:p w14:paraId="45B1C000" w14:textId="02828D27" w:rsidR="00FC654D" w:rsidRPr="00AD5A40" w:rsidRDefault="006265F8" w:rsidP="00AD5A40">
            <w:pPr>
              <w:pStyle w:val="Caption"/>
              <w:spacing w:line="276" w:lineRule="auto"/>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Pr="00AD5A40" w:rsidRDefault="00FC654D" w:rsidP="00AD5A40">
            <w:pPr>
              <w:pStyle w:val="Caption"/>
              <w:spacing w:line="276" w:lineRule="auto"/>
            </w:pPr>
            <w:r w:rsidRPr="00AD5A40">
              <w:t>Variation in recruitment</w:t>
            </w:r>
          </w:p>
        </w:tc>
        <w:tc>
          <w:tcPr>
            <w:tcW w:w="2321" w:type="dxa"/>
          </w:tcPr>
          <w:p w14:paraId="0C99A50C" w14:textId="54BF4766" w:rsidR="00FC654D" w:rsidRPr="00AD5A40" w:rsidRDefault="00FC654D" w:rsidP="00AD5A40">
            <w:pPr>
              <w:pStyle w:val="Caption"/>
              <w:spacing w:line="276" w:lineRule="auto"/>
            </w:pPr>
            <w:r w:rsidRPr="00AD5A40">
              <w:t>0.1</w:t>
            </w:r>
          </w:p>
        </w:tc>
      </w:tr>
    </w:tbl>
    <w:p w14:paraId="5648D89C" w14:textId="6F46FF41" w:rsidR="00CF36A9" w:rsidRPr="00AD5A40" w:rsidRDefault="007B4FD6" w:rsidP="00AD5A40">
      <w:pPr>
        <w:pStyle w:val="Caption"/>
        <w:spacing w:line="276" w:lineRule="auto"/>
      </w:pPr>
      <w:bookmarkStart w:id="4"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4"/>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A94970" w:rsidRPr="00AD5A40" w14:paraId="7CECF20E" w14:textId="79F1B466" w:rsidTr="00A94970">
        <w:trPr>
          <w:trHeight w:val="9"/>
        </w:trPr>
        <w:tc>
          <w:tcPr>
            <w:tcW w:w="889" w:type="dxa"/>
          </w:tcPr>
          <w:p w14:paraId="69EBCA52" w14:textId="77777777" w:rsidR="00A94970" w:rsidRPr="00AD5A40" w:rsidRDefault="00A94970" w:rsidP="00AD5A40">
            <w:pPr>
              <w:spacing w:line="276" w:lineRule="auto"/>
              <w:rPr>
                <w:sz w:val="20"/>
                <w:szCs w:val="20"/>
              </w:rPr>
            </w:pPr>
            <w:r w:rsidRPr="00AD5A40">
              <w:rPr>
                <w:sz w:val="20"/>
                <w:szCs w:val="20"/>
              </w:rPr>
              <w:t>1</w:t>
            </w:r>
          </w:p>
        </w:tc>
        <w:tc>
          <w:tcPr>
            <w:tcW w:w="1104" w:type="dxa"/>
          </w:tcPr>
          <w:p w14:paraId="15BD9644" w14:textId="77777777" w:rsidR="00A94970" w:rsidRPr="00AD5A40" w:rsidRDefault="00A94970" w:rsidP="00AD5A40">
            <w:pPr>
              <w:spacing w:line="276" w:lineRule="auto"/>
              <w:rPr>
                <w:sz w:val="20"/>
                <w:szCs w:val="20"/>
              </w:rPr>
            </w:pPr>
            <w:r w:rsidRPr="00AD5A40">
              <w:rPr>
                <w:sz w:val="20"/>
                <w:szCs w:val="20"/>
              </w:rPr>
              <w:t>No spatial breaks</w:t>
            </w:r>
          </w:p>
        </w:tc>
        <w:tc>
          <w:tcPr>
            <w:tcW w:w="956" w:type="dxa"/>
          </w:tcPr>
          <w:p w14:paraId="253A6674" w14:textId="77777777" w:rsidR="00A94970" w:rsidRPr="00AD5A40" w:rsidRDefault="00A94970" w:rsidP="00AD5A40">
            <w:pPr>
              <w:spacing w:line="276" w:lineRule="auto"/>
              <w:rPr>
                <w:sz w:val="20"/>
                <w:szCs w:val="20"/>
              </w:rPr>
            </w:pPr>
            <w:r w:rsidRPr="00AD5A40">
              <w:rPr>
                <w:sz w:val="20"/>
                <w:szCs w:val="20"/>
              </w:rPr>
              <w:t>None</w:t>
            </w:r>
          </w:p>
        </w:tc>
        <w:tc>
          <w:tcPr>
            <w:tcW w:w="1070" w:type="dxa"/>
            <w:vAlign w:val="center"/>
          </w:tcPr>
          <w:p w14:paraId="4C792903" w14:textId="5B5094CA" w:rsidR="00A94970" w:rsidRPr="00AD5A40" w:rsidRDefault="00A94970" w:rsidP="00AD5A40">
            <w:pPr>
              <w:spacing w:line="276" w:lineRule="auto"/>
              <w:rPr>
                <w:sz w:val="20"/>
                <w:szCs w:val="20"/>
              </w:rPr>
            </w:pPr>
            <w:r w:rsidRPr="00AD5A40">
              <w:rPr>
                <w:color w:val="000000"/>
                <w:sz w:val="20"/>
                <w:szCs w:val="20"/>
              </w:rPr>
              <w:t>0.64, 0.03</w:t>
            </w:r>
          </w:p>
        </w:tc>
        <w:tc>
          <w:tcPr>
            <w:tcW w:w="1069" w:type="dxa"/>
            <w:vAlign w:val="center"/>
          </w:tcPr>
          <w:p w14:paraId="5F272CC2" w14:textId="7F1DAE21" w:rsidR="00A94970" w:rsidRPr="00AD5A40" w:rsidRDefault="00A94970" w:rsidP="00AD5A40">
            <w:pPr>
              <w:spacing w:line="276" w:lineRule="auto"/>
              <w:rPr>
                <w:sz w:val="20"/>
                <w:szCs w:val="20"/>
              </w:rPr>
            </w:pPr>
            <w:r w:rsidRPr="00AD5A40">
              <w:rPr>
                <w:color w:val="000000"/>
                <w:sz w:val="20"/>
                <w:szCs w:val="20"/>
              </w:rPr>
              <w:t>0.89, 0.92, 0.75</w:t>
            </w:r>
          </w:p>
        </w:tc>
        <w:tc>
          <w:tcPr>
            <w:tcW w:w="1070" w:type="dxa"/>
            <w:vAlign w:val="center"/>
          </w:tcPr>
          <w:p w14:paraId="4684E5DA" w14:textId="24936E30" w:rsidR="00A94970" w:rsidRPr="00AD5A40" w:rsidRDefault="00A94970" w:rsidP="00AD5A40">
            <w:pPr>
              <w:spacing w:line="276" w:lineRule="auto"/>
              <w:rPr>
                <w:sz w:val="20"/>
                <w:szCs w:val="20"/>
              </w:rPr>
            </w:pPr>
            <w:r w:rsidRPr="00AD5A40">
              <w:rPr>
                <w:color w:val="000000"/>
                <w:sz w:val="20"/>
                <w:szCs w:val="20"/>
              </w:rPr>
              <w:t>0.66, 0.04</w:t>
            </w:r>
          </w:p>
        </w:tc>
        <w:tc>
          <w:tcPr>
            <w:tcW w:w="1069" w:type="dxa"/>
            <w:vAlign w:val="center"/>
          </w:tcPr>
          <w:p w14:paraId="32C3F4B3" w14:textId="486C16D2" w:rsidR="00A94970" w:rsidRPr="00AD5A40" w:rsidRDefault="00A94970" w:rsidP="00AD5A40">
            <w:pPr>
              <w:spacing w:line="276" w:lineRule="auto"/>
              <w:rPr>
                <w:sz w:val="20"/>
                <w:szCs w:val="20"/>
              </w:rPr>
            </w:pPr>
            <w:r w:rsidRPr="00AD5A40">
              <w:rPr>
                <w:color w:val="000000"/>
                <w:sz w:val="20"/>
                <w:szCs w:val="20"/>
              </w:rPr>
              <w:t>0.</w:t>
            </w:r>
            <w:r w:rsidR="001A7DEE">
              <w:rPr>
                <w:color w:val="000000"/>
                <w:sz w:val="20"/>
                <w:szCs w:val="20"/>
              </w:rPr>
              <w:t>91,</w:t>
            </w:r>
            <w:r w:rsidRPr="00AD5A40">
              <w:rPr>
                <w:color w:val="000000"/>
                <w:sz w:val="20"/>
                <w:szCs w:val="20"/>
              </w:rPr>
              <w:t xml:space="preserve"> 0.93, 0.7</w:t>
            </w:r>
          </w:p>
        </w:tc>
        <w:tc>
          <w:tcPr>
            <w:tcW w:w="1062" w:type="dxa"/>
            <w:vAlign w:val="center"/>
          </w:tcPr>
          <w:p w14:paraId="14C929A7" w14:textId="776CC94D" w:rsidR="00A94970" w:rsidRPr="00AD5A40" w:rsidRDefault="00A94970" w:rsidP="00AD5A40">
            <w:pPr>
              <w:spacing w:line="276" w:lineRule="auto"/>
              <w:rPr>
                <w:sz w:val="20"/>
                <w:szCs w:val="20"/>
              </w:rPr>
            </w:pPr>
            <w:r w:rsidRPr="00AD5A40">
              <w:rPr>
                <w:color w:val="000000"/>
                <w:sz w:val="20"/>
                <w:szCs w:val="20"/>
              </w:rPr>
              <w:t>0.63, 0.05</w:t>
            </w:r>
          </w:p>
        </w:tc>
        <w:tc>
          <w:tcPr>
            <w:tcW w:w="1061" w:type="dxa"/>
            <w:vAlign w:val="center"/>
          </w:tcPr>
          <w:p w14:paraId="48A29355" w14:textId="22CCE895" w:rsidR="00A94970" w:rsidRPr="00AD5A40" w:rsidRDefault="00A94970" w:rsidP="00AD5A40">
            <w:pPr>
              <w:spacing w:line="276" w:lineRule="auto"/>
              <w:rPr>
                <w:sz w:val="20"/>
                <w:szCs w:val="20"/>
              </w:rPr>
            </w:pPr>
            <w:r w:rsidRPr="00AD5A40">
              <w:rPr>
                <w:color w:val="000000"/>
                <w:sz w:val="20"/>
                <w:szCs w:val="20"/>
              </w:rPr>
              <w:t>0.88, 0.96, 0.76</w:t>
            </w:r>
          </w:p>
        </w:tc>
      </w:tr>
      <w:tr w:rsidR="00A94970" w:rsidRPr="00AD5A40" w14:paraId="1A561C3D" w14:textId="1FFAFB79" w:rsidTr="00A94970">
        <w:trPr>
          <w:trHeight w:val="9"/>
        </w:trPr>
        <w:tc>
          <w:tcPr>
            <w:tcW w:w="889" w:type="dxa"/>
          </w:tcPr>
          <w:p w14:paraId="290EEC49" w14:textId="77777777" w:rsidR="00A94970" w:rsidRPr="00AD5A40" w:rsidRDefault="00A94970" w:rsidP="00AD5A40">
            <w:pPr>
              <w:spacing w:line="276" w:lineRule="auto"/>
              <w:rPr>
                <w:sz w:val="20"/>
                <w:szCs w:val="20"/>
              </w:rPr>
            </w:pPr>
            <w:r w:rsidRPr="00AD5A40">
              <w:rPr>
                <w:sz w:val="20"/>
                <w:szCs w:val="20"/>
              </w:rPr>
              <w:t>2</w:t>
            </w:r>
          </w:p>
        </w:tc>
        <w:tc>
          <w:tcPr>
            <w:tcW w:w="1104" w:type="dxa"/>
          </w:tcPr>
          <w:p w14:paraId="3C8B8742" w14:textId="77777777" w:rsidR="00A94970" w:rsidRPr="00AD5A40" w:rsidRDefault="00A94970" w:rsidP="00AD5A40">
            <w:pPr>
              <w:spacing w:line="276" w:lineRule="auto"/>
              <w:rPr>
                <w:sz w:val="20"/>
                <w:szCs w:val="20"/>
              </w:rPr>
            </w:pPr>
            <w:r w:rsidRPr="00AD5A40">
              <w:rPr>
                <w:sz w:val="20"/>
                <w:szCs w:val="20"/>
              </w:rPr>
              <w:t>Single, spatial break in middle of range, with no overlap and strong contrast</w:t>
            </w:r>
          </w:p>
        </w:tc>
        <w:tc>
          <w:tcPr>
            <w:tcW w:w="956" w:type="dxa"/>
          </w:tcPr>
          <w:p w14:paraId="4FD0C78B" w14:textId="77777777" w:rsidR="00A94970" w:rsidRPr="00AD5A40" w:rsidRDefault="00A94970" w:rsidP="00AD5A40">
            <w:pPr>
              <w:spacing w:line="276" w:lineRule="auto"/>
              <w:rPr>
                <w:sz w:val="20"/>
                <w:szCs w:val="20"/>
              </w:rPr>
            </w:pPr>
            <w:r w:rsidRPr="00AD5A40">
              <w:rPr>
                <w:sz w:val="20"/>
                <w:szCs w:val="20"/>
              </w:rPr>
              <w:t>25° Latitude and 25° Longitude</w:t>
            </w:r>
          </w:p>
        </w:tc>
        <w:tc>
          <w:tcPr>
            <w:tcW w:w="1070" w:type="dxa"/>
            <w:vAlign w:val="center"/>
          </w:tcPr>
          <w:p w14:paraId="1783EDCD" w14:textId="5F8FB6C2" w:rsidR="00A94970" w:rsidRPr="00AD5A40" w:rsidRDefault="00A94970" w:rsidP="00AD5A40">
            <w:pPr>
              <w:spacing w:line="276" w:lineRule="auto"/>
              <w:rPr>
                <w:sz w:val="20"/>
                <w:szCs w:val="20"/>
              </w:rPr>
            </w:pPr>
            <w:r w:rsidRPr="00AD5A40">
              <w:rPr>
                <w:color w:val="000000"/>
                <w:sz w:val="20"/>
                <w:szCs w:val="20"/>
              </w:rPr>
              <w:t>0.32, 0.04</w:t>
            </w:r>
          </w:p>
        </w:tc>
        <w:tc>
          <w:tcPr>
            <w:tcW w:w="1069" w:type="dxa"/>
            <w:vAlign w:val="center"/>
          </w:tcPr>
          <w:p w14:paraId="3B467DD5" w14:textId="20E550B1" w:rsidR="00A94970" w:rsidRPr="00AD5A40" w:rsidRDefault="00A94970" w:rsidP="00AD5A40">
            <w:pPr>
              <w:spacing w:line="276" w:lineRule="auto"/>
              <w:rPr>
                <w:sz w:val="20"/>
                <w:szCs w:val="20"/>
              </w:rPr>
            </w:pPr>
            <w:r w:rsidRPr="00AD5A40">
              <w:rPr>
                <w:color w:val="000000"/>
                <w:sz w:val="20"/>
                <w:szCs w:val="20"/>
              </w:rPr>
              <w:t>0.97, 0.99, 0.82</w:t>
            </w:r>
          </w:p>
        </w:tc>
        <w:tc>
          <w:tcPr>
            <w:tcW w:w="1070" w:type="dxa"/>
            <w:vAlign w:val="center"/>
          </w:tcPr>
          <w:p w14:paraId="14C0D1CC" w14:textId="2C84E910" w:rsidR="00A94970" w:rsidRPr="00AD5A40" w:rsidRDefault="00A94970" w:rsidP="00AD5A40">
            <w:pPr>
              <w:spacing w:line="276" w:lineRule="auto"/>
              <w:rPr>
                <w:sz w:val="20"/>
                <w:szCs w:val="20"/>
              </w:rPr>
            </w:pPr>
            <w:r w:rsidRPr="00AD5A40">
              <w:rPr>
                <w:color w:val="000000"/>
                <w:sz w:val="20"/>
                <w:szCs w:val="20"/>
              </w:rPr>
              <w:t>0.3</w:t>
            </w:r>
            <w:r w:rsidR="001A7DEE">
              <w:rPr>
                <w:color w:val="000000"/>
                <w:sz w:val="20"/>
                <w:szCs w:val="20"/>
              </w:rPr>
              <w:t>0</w:t>
            </w:r>
            <w:r w:rsidRPr="00AD5A40">
              <w:rPr>
                <w:color w:val="000000"/>
                <w:sz w:val="20"/>
                <w:szCs w:val="20"/>
              </w:rPr>
              <w:t>, 0.03</w:t>
            </w:r>
          </w:p>
        </w:tc>
        <w:tc>
          <w:tcPr>
            <w:tcW w:w="1069" w:type="dxa"/>
            <w:vAlign w:val="center"/>
          </w:tcPr>
          <w:p w14:paraId="6D40FBC9" w14:textId="22519D35" w:rsidR="00A94970" w:rsidRPr="00AD5A40" w:rsidRDefault="00A94970" w:rsidP="00AD5A40">
            <w:pPr>
              <w:spacing w:line="276" w:lineRule="auto"/>
              <w:rPr>
                <w:sz w:val="20"/>
                <w:szCs w:val="20"/>
              </w:rPr>
            </w:pPr>
            <w:r w:rsidRPr="00AD5A40">
              <w:rPr>
                <w:color w:val="000000"/>
                <w:sz w:val="20"/>
                <w:szCs w:val="20"/>
              </w:rPr>
              <w:t>0.85, 0.87, 0.89</w:t>
            </w:r>
          </w:p>
        </w:tc>
        <w:tc>
          <w:tcPr>
            <w:tcW w:w="1062" w:type="dxa"/>
            <w:vAlign w:val="center"/>
          </w:tcPr>
          <w:p w14:paraId="7F8789DE" w14:textId="5BEEA336" w:rsidR="00A94970" w:rsidRPr="00AD5A40" w:rsidRDefault="00A94970" w:rsidP="00AD5A40">
            <w:pPr>
              <w:spacing w:line="276" w:lineRule="auto"/>
              <w:rPr>
                <w:sz w:val="20"/>
                <w:szCs w:val="20"/>
              </w:rPr>
            </w:pPr>
            <w:r w:rsidRPr="00AD5A40">
              <w:rPr>
                <w:color w:val="000000"/>
                <w:sz w:val="20"/>
                <w:szCs w:val="20"/>
              </w:rPr>
              <w:t>0.34, 0.04</w:t>
            </w:r>
          </w:p>
        </w:tc>
        <w:tc>
          <w:tcPr>
            <w:tcW w:w="1061" w:type="dxa"/>
            <w:vAlign w:val="center"/>
          </w:tcPr>
          <w:p w14:paraId="7A8E1164" w14:textId="2B3CE64E" w:rsidR="00A94970" w:rsidRPr="00AD5A40" w:rsidRDefault="00A94970" w:rsidP="00AD5A40">
            <w:pPr>
              <w:spacing w:line="276" w:lineRule="auto"/>
              <w:rPr>
                <w:sz w:val="20"/>
                <w:szCs w:val="20"/>
              </w:rPr>
            </w:pPr>
            <w:r w:rsidRPr="00AD5A40">
              <w:rPr>
                <w:color w:val="000000"/>
                <w:sz w:val="20"/>
                <w:szCs w:val="20"/>
              </w:rPr>
              <w:t>0.94, 0.9</w:t>
            </w:r>
            <w:r w:rsidR="00974CDD">
              <w:rPr>
                <w:color w:val="000000"/>
                <w:sz w:val="20"/>
                <w:szCs w:val="20"/>
              </w:rPr>
              <w:t>0</w:t>
            </w:r>
            <w:r w:rsidRPr="00AD5A40">
              <w:rPr>
                <w:color w:val="000000"/>
                <w:sz w:val="20"/>
                <w:szCs w:val="20"/>
              </w:rPr>
              <w:t>, 0.77</w:t>
            </w:r>
          </w:p>
        </w:tc>
      </w:tr>
      <w:tr w:rsidR="00A94970" w:rsidRPr="00AD5A40" w14:paraId="06BB36DA" w14:textId="373E31A0" w:rsidTr="00A94970">
        <w:trPr>
          <w:trHeight w:val="9"/>
        </w:trPr>
        <w:tc>
          <w:tcPr>
            <w:tcW w:w="889" w:type="dxa"/>
          </w:tcPr>
          <w:p w14:paraId="74860B0D" w14:textId="77777777" w:rsidR="00A94970" w:rsidRPr="00AD5A40" w:rsidRDefault="00A94970" w:rsidP="00AD5A40">
            <w:pPr>
              <w:spacing w:line="276" w:lineRule="auto"/>
              <w:rPr>
                <w:sz w:val="20"/>
                <w:szCs w:val="20"/>
              </w:rPr>
            </w:pPr>
            <w:r w:rsidRPr="00AD5A40">
              <w:rPr>
                <w:sz w:val="20"/>
                <w:szCs w:val="20"/>
              </w:rPr>
              <w:t>3</w:t>
            </w:r>
          </w:p>
        </w:tc>
        <w:tc>
          <w:tcPr>
            <w:tcW w:w="1104" w:type="dxa"/>
          </w:tcPr>
          <w:p w14:paraId="5562E915" w14:textId="76569A36" w:rsidR="00A94970" w:rsidRPr="00AD5A40" w:rsidRDefault="00A94970" w:rsidP="00AD5A40">
            <w:pPr>
              <w:spacing w:line="276" w:lineRule="auto"/>
              <w:rPr>
                <w:sz w:val="20"/>
                <w:szCs w:val="20"/>
              </w:rPr>
            </w:pPr>
            <w:r w:rsidRPr="00AD5A40">
              <w:rPr>
                <w:sz w:val="20"/>
                <w:szCs w:val="20"/>
              </w:rPr>
              <w:t>Some overlap between regions</w:t>
            </w:r>
          </w:p>
        </w:tc>
        <w:tc>
          <w:tcPr>
            <w:tcW w:w="956" w:type="dxa"/>
          </w:tcPr>
          <w:p w14:paraId="4E94B21B" w14:textId="77777777" w:rsidR="00A94970" w:rsidRPr="00AD5A40" w:rsidRDefault="00A94970" w:rsidP="00AD5A40">
            <w:pPr>
              <w:spacing w:line="276" w:lineRule="auto"/>
              <w:rPr>
                <w:sz w:val="20"/>
                <w:szCs w:val="20"/>
              </w:rPr>
            </w:pPr>
            <w:r w:rsidRPr="00AD5A40">
              <w:rPr>
                <w:sz w:val="20"/>
                <w:szCs w:val="20"/>
              </w:rPr>
              <w:t>Between 20° and 25° Latitude</w:t>
            </w:r>
          </w:p>
        </w:tc>
        <w:tc>
          <w:tcPr>
            <w:tcW w:w="1070" w:type="dxa"/>
            <w:vAlign w:val="center"/>
          </w:tcPr>
          <w:p w14:paraId="398189BB" w14:textId="094CBB29" w:rsidR="00A94970" w:rsidRPr="00AD5A40" w:rsidRDefault="00A94970" w:rsidP="00AD5A40">
            <w:pPr>
              <w:spacing w:line="276" w:lineRule="auto"/>
              <w:rPr>
                <w:sz w:val="20"/>
                <w:szCs w:val="20"/>
              </w:rPr>
            </w:pPr>
            <w:r w:rsidRPr="00AD5A40">
              <w:rPr>
                <w:color w:val="000000"/>
                <w:sz w:val="20"/>
                <w:szCs w:val="20"/>
              </w:rPr>
              <w:t>0.24, 0.07</w:t>
            </w:r>
          </w:p>
        </w:tc>
        <w:tc>
          <w:tcPr>
            <w:tcW w:w="1069" w:type="dxa"/>
            <w:vAlign w:val="center"/>
          </w:tcPr>
          <w:p w14:paraId="398D8F32" w14:textId="3468EAA9"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7</w:t>
            </w:r>
          </w:p>
        </w:tc>
        <w:tc>
          <w:tcPr>
            <w:tcW w:w="1070" w:type="dxa"/>
            <w:vAlign w:val="center"/>
          </w:tcPr>
          <w:p w14:paraId="796BC5F0" w14:textId="047FFF15" w:rsidR="00A94970" w:rsidRPr="00AD5A40" w:rsidRDefault="00A94970" w:rsidP="00AD5A40">
            <w:pPr>
              <w:spacing w:line="276" w:lineRule="auto"/>
              <w:rPr>
                <w:sz w:val="20"/>
                <w:szCs w:val="20"/>
              </w:rPr>
            </w:pPr>
            <w:r w:rsidRPr="00AD5A40">
              <w:rPr>
                <w:color w:val="000000"/>
                <w:sz w:val="20"/>
                <w:szCs w:val="20"/>
              </w:rPr>
              <w:t>0.26, 0.1</w:t>
            </w:r>
            <w:r w:rsidR="0077012E">
              <w:rPr>
                <w:color w:val="000000"/>
                <w:sz w:val="20"/>
                <w:szCs w:val="20"/>
              </w:rPr>
              <w:t>0</w:t>
            </w:r>
          </w:p>
        </w:tc>
        <w:tc>
          <w:tcPr>
            <w:tcW w:w="1069" w:type="dxa"/>
            <w:vAlign w:val="center"/>
          </w:tcPr>
          <w:p w14:paraId="65A53E5A" w14:textId="53F7A024" w:rsidR="00A94970" w:rsidRPr="00AD5A40" w:rsidRDefault="00A94970" w:rsidP="00AD5A40">
            <w:pPr>
              <w:spacing w:line="276" w:lineRule="auto"/>
              <w:rPr>
                <w:sz w:val="20"/>
                <w:szCs w:val="20"/>
              </w:rPr>
            </w:pPr>
            <w:r w:rsidRPr="00AD5A40">
              <w:rPr>
                <w:color w:val="000000"/>
                <w:sz w:val="20"/>
                <w:szCs w:val="20"/>
              </w:rPr>
              <w:t xml:space="preserve">0.99, </w:t>
            </w:r>
            <w:r w:rsidR="001A7DEE">
              <w:rPr>
                <w:color w:val="000000"/>
                <w:sz w:val="20"/>
                <w:szCs w:val="20"/>
              </w:rPr>
              <w:t>1.00,</w:t>
            </w:r>
            <w:r w:rsidRPr="00AD5A40">
              <w:rPr>
                <w:color w:val="000000"/>
                <w:sz w:val="20"/>
                <w:szCs w:val="20"/>
              </w:rPr>
              <w:t xml:space="preserve"> 0.87</w:t>
            </w:r>
          </w:p>
        </w:tc>
        <w:tc>
          <w:tcPr>
            <w:tcW w:w="1062" w:type="dxa"/>
            <w:vAlign w:val="center"/>
          </w:tcPr>
          <w:p w14:paraId="3ED52246" w14:textId="2B1FC739" w:rsidR="00A94970" w:rsidRPr="00AD5A40" w:rsidRDefault="00A94970" w:rsidP="00AD5A40">
            <w:pPr>
              <w:spacing w:line="276" w:lineRule="auto"/>
              <w:rPr>
                <w:sz w:val="20"/>
                <w:szCs w:val="20"/>
              </w:rPr>
            </w:pPr>
            <w:r w:rsidRPr="00AD5A40">
              <w:rPr>
                <w:color w:val="000000"/>
                <w:sz w:val="20"/>
                <w:szCs w:val="20"/>
              </w:rPr>
              <w:t>0.24, 0.08</w:t>
            </w:r>
          </w:p>
        </w:tc>
        <w:tc>
          <w:tcPr>
            <w:tcW w:w="1061" w:type="dxa"/>
            <w:vAlign w:val="center"/>
          </w:tcPr>
          <w:p w14:paraId="68028A2F" w14:textId="094373DF"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3</w:t>
            </w:r>
          </w:p>
        </w:tc>
      </w:tr>
      <w:tr w:rsidR="00A94970" w:rsidRPr="00AD5A40" w14:paraId="773AAFEF" w14:textId="447C1CB8" w:rsidTr="00A94970">
        <w:trPr>
          <w:trHeight w:val="9"/>
        </w:trPr>
        <w:tc>
          <w:tcPr>
            <w:tcW w:w="889" w:type="dxa"/>
          </w:tcPr>
          <w:p w14:paraId="5733F9D3" w14:textId="77777777" w:rsidR="00A94970" w:rsidRPr="00AD5A40" w:rsidRDefault="00A94970" w:rsidP="00AD5A40">
            <w:pPr>
              <w:spacing w:line="276" w:lineRule="auto"/>
              <w:rPr>
                <w:sz w:val="20"/>
                <w:szCs w:val="20"/>
              </w:rPr>
            </w:pPr>
            <w:r w:rsidRPr="00AD5A40">
              <w:rPr>
                <w:sz w:val="20"/>
                <w:szCs w:val="20"/>
              </w:rPr>
              <w:t>4</w:t>
            </w:r>
          </w:p>
        </w:tc>
        <w:tc>
          <w:tcPr>
            <w:tcW w:w="1104" w:type="dxa"/>
          </w:tcPr>
          <w:p w14:paraId="0003E913" w14:textId="77777777" w:rsidR="00A94970" w:rsidRPr="00AD5A40" w:rsidRDefault="00A94970" w:rsidP="00AD5A40">
            <w:pPr>
              <w:spacing w:line="276" w:lineRule="auto"/>
              <w:rPr>
                <w:sz w:val="20"/>
                <w:szCs w:val="20"/>
              </w:rPr>
            </w:pPr>
            <w:r w:rsidRPr="00AD5A40">
              <w:rPr>
                <w:sz w:val="20"/>
                <w:szCs w:val="20"/>
              </w:rPr>
              <w:t xml:space="preserve">Single spatial break at edge of range with no overlap </w:t>
            </w:r>
          </w:p>
        </w:tc>
        <w:tc>
          <w:tcPr>
            <w:tcW w:w="956" w:type="dxa"/>
          </w:tcPr>
          <w:p w14:paraId="31113414" w14:textId="6F78AB54" w:rsidR="00A94970" w:rsidRPr="00AD5A40" w:rsidRDefault="00A94970" w:rsidP="00AD5A40">
            <w:pPr>
              <w:spacing w:line="276" w:lineRule="auto"/>
              <w:rPr>
                <w:sz w:val="20"/>
                <w:szCs w:val="20"/>
              </w:rPr>
            </w:pPr>
            <w:r w:rsidRPr="00AD5A40">
              <w:rPr>
                <w:sz w:val="20"/>
                <w:szCs w:val="20"/>
              </w:rPr>
              <w:t>48° Longitude</w:t>
            </w:r>
          </w:p>
          <w:p w14:paraId="7C07A341" w14:textId="77777777" w:rsidR="00A94970" w:rsidRPr="00AD5A40" w:rsidRDefault="00A94970" w:rsidP="00AD5A40">
            <w:pPr>
              <w:spacing w:line="276" w:lineRule="auto"/>
              <w:rPr>
                <w:sz w:val="20"/>
                <w:szCs w:val="20"/>
              </w:rPr>
            </w:pPr>
          </w:p>
        </w:tc>
        <w:tc>
          <w:tcPr>
            <w:tcW w:w="1070" w:type="dxa"/>
            <w:vAlign w:val="center"/>
          </w:tcPr>
          <w:p w14:paraId="4C0EE0EC" w14:textId="7440B365" w:rsidR="00A94970" w:rsidRPr="00AD5A40" w:rsidRDefault="00A94970" w:rsidP="00AD5A40">
            <w:pPr>
              <w:spacing w:line="276" w:lineRule="auto"/>
              <w:rPr>
                <w:sz w:val="20"/>
                <w:szCs w:val="20"/>
              </w:rPr>
            </w:pPr>
            <w:r w:rsidRPr="00AD5A40">
              <w:rPr>
                <w:color w:val="000000"/>
                <w:sz w:val="20"/>
                <w:szCs w:val="20"/>
              </w:rPr>
              <w:t>0.58, 0.26</w:t>
            </w:r>
          </w:p>
        </w:tc>
        <w:tc>
          <w:tcPr>
            <w:tcW w:w="1069" w:type="dxa"/>
            <w:vAlign w:val="center"/>
          </w:tcPr>
          <w:p w14:paraId="71D799F8" w14:textId="39B1C494" w:rsidR="00A94970" w:rsidRPr="00AD5A40" w:rsidRDefault="00A94970" w:rsidP="00AD5A40">
            <w:pPr>
              <w:spacing w:line="276" w:lineRule="auto"/>
              <w:rPr>
                <w:sz w:val="20"/>
                <w:szCs w:val="20"/>
              </w:rPr>
            </w:pPr>
            <w:r w:rsidRPr="00AD5A40">
              <w:rPr>
                <w:color w:val="000000"/>
                <w:sz w:val="20"/>
                <w:szCs w:val="20"/>
              </w:rPr>
              <w:t>0.73, 0.15, 0.83</w:t>
            </w:r>
          </w:p>
        </w:tc>
        <w:tc>
          <w:tcPr>
            <w:tcW w:w="1070" w:type="dxa"/>
            <w:vAlign w:val="center"/>
          </w:tcPr>
          <w:p w14:paraId="22282FDF" w14:textId="6C9C641B" w:rsidR="00A94970" w:rsidRPr="00AD5A40" w:rsidRDefault="00A94970" w:rsidP="00AD5A40">
            <w:pPr>
              <w:spacing w:line="276" w:lineRule="auto"/>
              <w:rPr>
                <w:sz w:val="20"/>
                <w:szCs w:val="20"/>
              </w:rPr>
            </w:pPr>
            <w:r w:rsidRPr="00AD5A40">
              <w:rPr>
                <w:color w:val="000000"/>
                <w:sz w:val="20"/>
                <w:szCs w:val="20"/>
              </w:rPr>
              <w:t>0.54, 0.27</w:t>
            </w:r>
          </w:p>
        </w:tc>
        <w:tc>
          <w:tcPr>
            <w:tcW w:w="1069" w:type="dxa"/>
            <w:vAlign w:val="center"/>
          </w:tcPr>
          <w:p w14:paraId="6C4AC1D1" w14:textId="1C4C4E17" w:rsidR="00A94970" w:rsidRPr="00AD5A40" w:rsidRDefault="00A94970" w:rsidP="00AD5A40">
            <w:pPr>
              <w:spacing w:line="276" w:lineRule="auto"/>
              <w:rPr>
                <w:sz w:val="20"/>
                <w:szCs w:val="20"/>
              </w:rPr>
            </w:pPr>
            <w:r w:rsidRPr="00AD5A40">
              <w:rPr>
                <w:color w:val="000000"/>
                <w:sz w:val="20"/>
                <w:szCs w:val="20"/>
              </w:rPr>
              <w:t>0.67, 0.1</w:t>
            </w:r>
            <w:r w:rsidR="001A7DEE">
              <w:rPr>
                <w:color w:val="000000"/>
                <w:sz w:val="20"/>
                <w:szCs w:val="20"/>
              </w:rPr>
              <w:t>1,</w:t>
            </w:r>
            <w:r w:rsidRPr="00AD5A40">
              <w:rPr>
                <w:color w:val="000000"/>
                <w:sz w:val="20"/>
                <w:szCs w:val="20"/>
              </w:rPr>
              <w:t xml:space="preserve"> 0.81</w:t>
            </w:r>
          </w:p>
        </w:tc>
        <w:tc>
          <w:tcPr>
            <w:tcW w:w="1062" w:type="dxa"/>
            <w:vAlign w:val="center"/>
          </w:tcPr>
          <w:p w14:paraId="7712D40E" w14:textId="21954525" w:rsidR="00A94970" w:rsidRPr="00AD5A40" w:rsidRDefault="00A94970" w:rsidP="00AD5A40">
            <w:pPr>
              <w:spacing w:line="276" w:lineRule="auto"/>
              <w:rPr>
                <w:sz w:val="20"/>
                <w:szCs w:val="20"/>
              </w:rPr>
            </w:pPr>
            <w:r w:rsidRPr="00AD5A40">
              <w:rPr>
                <w:color w:val="000000"/>
                <w:sz w:val="20"/>
                <w:szCs w:val="20"/>
              </w:rPr>
              <w:t>0.58, 0.29</w:t>
            </w:r>
          </w:p>
        </w:tc>
        <w:tc>
          <w:tcPr>
            <w:tcW w:w="1061" w:type="dxa"/>
            <w:vAlign w:val="center"/>
          </w:tcPr>
          <w:p w14:paraId="68668B0B" w14:textId="44FC3A0C" w:rsidR="00A94970" w:rsidRPr="00AD5A40" w:rsidRDefault="00A94970" w:rsidP="00AD5A40">
            <w:pPr>
              <w:spacing w:line="276" w:lineRule="auto"/>
              <w:rPr>
                <w:sz w:val="20"/>
                <w:szCs w:val="20"/>
              </w:rPr>
            </w:pPr>
            <w:r w:rsidRPr="00AD5A40">
              <w:rPr>
                <w:color w:val="000000"/>
                <w:sz w:val="20"/>
                <w:szCs w:val="20"/>
              </w:rPr>
              <w:t>0.7</w:t>
            </w:r>
            <w:r w:rsidR="001A7DEE">
              <w:rPr>
                <w:color w:val="000000"/>
                <w:sz w:val="20"/>
                <w:szCs w:val="20"/>
              </w:rPr>
              <w:t>1,</w:t>
            </w:r>
            <w:r w:rsidRPr="00AD5A40">
              <w:rPr>
                <w:color w:val="000000"/>
                <w:sz w:val="20"/>
                <w:szCs w:val="20"/>
              </w:rPr>
              <w:t xml:space="preserve"> 0.14, 0.76</w:t>
            </w:r>
          </w:p>
        </w:tc>
      </w:tr>
      <w:tr w:rsidR="00A94970" w:rsidRPr="00AD5A40" w14:paraId="0648F431" w14:textId="40F11AC9" w:rsidTr="00A94970">
        <w:trPr>
          <w:trHeight w:val="9"/>
        </w:trPr>
        <w:tc>
          <w:tcPr>
            <w:tcW w:w="889" w:type="dxa"/>
          </w:tcPr>
          <w:p w14:paraId="217C52F2" w14:textId="77777777" w:rsidR="00A94970" w:rsidRPr="00AD5A40" w:rsidRDefault="00A94970" w:rsidP="00AD5A40">
            <w:pPr>
              <w:spacing w:line="276" w:lineRule="auto"/>
              <w:rPr>
                <w:sz w:val="20"/>
                <w:szCs w:val="20"/>
              </w:rPr>
            </w:pPr>
            <w:r w:rsidRPr="00AD5A40">
              <w:rPr>
                <w:sz w:val="20"/>
                <w:szCs w:val="20"/>
              </w:rPr>
              <w:t>5</w:t>
            </w:r>
          </w:p>
        </w:tc>
        <w:tc>
          <w:tcPr>
            <w:tcW w:w="1104" w:type="dxa"/>
          </w:tcPr>
          <w:p w14:paraId="3986CFC7" w14:textId="77777777" w:rsidR="00A94970" w:rsidRPr="00AD5A40" w:rsidRDefault="00A94970" w:rsidP="00AD5A40">
            <w:pPr>
              <w:spacing w:line="276" w:lineRule="auto"/>
              <w:rPr>
                <w:sz w:val="20"/>
                <w:szCs w:val="20"/>
              </w:rPr>
            </w:pPr>
            <w:r w:rsidRPr="00AD5A40">
              <w:rPr>
                <w:sz w:val="20"/>
                <w:szCs w:val="20"/>
              </w:rPr>
              <w:t>Single temporal break at year 50 (of 100); no spatial variability</w:t>
            </w:r>
          </w:p>
        </w:tc>
        <w:tc>
          <w:tcPr>
            <w:tcW w:w="956" w:type="dxa"/>
          </w:tcPr>
          <w:p w14:paraId="03DDD22C" w14:textId="3A821C79" w:rsidR="00A94970" w:rsidRPr="00AD5A40" w:rsidRDefault="00A94970" w:rsidP="00AD5A40">
            <w:pPr>
              <w:spacing w:line="276" w:lineRule="auto"/>
              <w:rPr>
                <w:sz w:val="20"/>
                <w:szCs w:val="20"/>
              </w:rPr>
            </w:pPr>
            <w:r w:rsidRPr="00AD5A40">
              <w:rPr>
                <w:sz w:val="20"/>
                <w:szCs w:val="20"/>
              </w:rPr>
              <w:t xml:space="preserve">None for latitude or longitude; all fish under </w:t>
            </w:r>
            <w:r w:rsidR="00AC25F7">
              <w:rPr>
                <w:sz w:val="20"/>
                <w:szCs w:val="20"/>
              </w:rPr>
              <w:t>regime</w:t>
            </w:r>
            <w:r w:rsidRPr="00AD5A40">
              <w:rPr>
                <w:sz w:val="20"/>
                <w:szCs w:val="20"/>
              </w:rPr>
              <w:t xml:space="preserve"> 1 from years 0 to 49 and </w:t>
            </w:r>
            <w:r w:rsidR="00AC25F7">
              <w:rPr>
                <w:sz w:val="20"/>
                <w:szCs w:val="20"/>
              </w:rPr>
              <w:t>regime</w:t>
            </w:r>
            <w:r w:rsidRPr="00AD5A40">
              <w:rPr>
                <w:sz w:val="20"/>
                <w:szCs w:val="20"/>
              </w:rPr>
              <w:t xml:space="preserve"> 2 thereafter</w:t>
            </w:r>
          </w:p>
        </w:tc>
        <w:tc>
          <w:tcPr>
            <w:tcW w:w="1070" w:type="dxa"/>
            <w:vAlign w:val="center"/>
          </w:tcPr>
          <w:p w14:paraId="6FD4A365" w14:textId="7CAB1833" w:rsidR="00A94970" w:rsidRPr="00AD5A40" w:rsidRDefault="00A94970" w:rsidP="00AD5A40">
            <w:pPr>
              <w:spacing w:line="276" w:lineRule="auto"/>
              <w:rPr>
                <w:sz w:val="20"/>
                <w:szCs w:val="20"/>
              </w:rPr>
            </w:pPr>
            <w:r w:rsidRPr="00AD5A40">
              <w:rPr>
                <w:color w:val="000000"/>
                <w:sz w:val="20"/>
                <w:szCs w:val="20"/>
              </w:rPr>
              <w:t>0.69, 0.17</w:t>
            </w:r>
          </w:p>
        </w:tc>
        <w:tc>
          <w:tcPr>
            <w:tcW w:w="1069" w:type="dxa"/>
            <w:vAlign w:val="center"/>
          </w:tcPr>
          <w:p w14:paraId="4B8D497C" w14:textId="0A2A5657" w:rsidR="00A94970" w:rsidRPr="00AD5A40" w:rsidRDefault="00A94970" w:rsidP="00AD5A40">
            <w:pPr>
              <w:spacing w:line="276" w:lineRule="auto"/>
              <w:rPr>
                <w:sz w:val="20"/>
                <w:szCs w:val="20"/>
              </w:rPr>
            </w:pPr>
            <w:r w:rsidRPr="00AD5A40">
              <w:rPr>
                <w:color w:val="000000"/>
                <w:sz w:val="20"/>
                <w:szCs w:val="20"/>
              </w:rPr>
              <w:t>0.94, 0.9</w:t>
            </w:r>
            <w:r w:rsidR="001A7DEE">
              <w:rPr>
                <w:color w:val="000000"/>
                <w:sz w:val="20"/>
                <w:szCs w:val="20"/>
              </w:rPr>
              <w:t>1,</w:t>
            </w:r>
            <w:r w:rsidRPr="00AD5A40">
              <w:rPr>
                <w:color w:val="000000"/>
                <w:sz w:val="20"/>
                <w:szCs w:val="20"/>
              </w:rPr>
              <w:t xml:space="preserve"> 0.63</w:t>
            </w:r>
          </w:p>
        </w:tc>
        <w:tc>
          <w:tcPr>
            <w:tcW w:w="1070" w:type="dxa"/>
            <w:vAlign w:val="center"/>
          </w:tcPr>
          <w:p w14:paraId="60A8792D" w14:textId="0D004443" w:rsidR="00A94970" w:rsidRPr="00AD5A40" w:rsidRDefault="00A94970" w:rsidP="00AD5A40">
            <w:pPr>
              <w:spacing w:line="276" w:lineRule="auto"/>
              <w:rPr>
                <w:sz w:val="20"/>
                <w:szCs w:val="20"/>
              </w:rPr>
            </w:pPr>
            <w:r w:rsidRPr="00AD5A40">
              <w:rPr>
                <w:color w:val="000000"/>
                <w:sz w:val="20"/>
                <w:szCs w:val="20"/>
              </w:rPr>
              <w:t>0.7, 0.35</w:t>
            </w:r>
          </w:p>
        </w:tc>
        <w:tc>
          <w:tcPr>
            <w:tcW w:w="1069" w:type="dxa"/>
            <w:vAlign w:val="center"/>
          </w:tcPr>
          <w:p w14:paraId="44695807" w14:textId="3D697FC7" w:rsidR="00A94970" w:rsidRPr="00AD5A40" w:rsidRDefault="00A94970" w:rsidP="00AD5A40">
            <w:pPr>
              <w:spacing w:line="276" w:lineRule="auto"/>
              <w:rPr>
                <w:sz w:val="20"/>
                <w:szCs w:val="20"/>
              </w:rPr>
            </w:pPr>
            <w:r w:rsidRPr="00AD5A40">
              <w:rPr>
                <w:color w:val="000000"/>
                <w:sz w:val="20"/>
                <w:szCs w:val="20"/>
              </w:rPr>
              <w:t>0.9</w:t>
            </w:r>
            <w:r w:rsidR="001A7DEE">
              <w:rPr>
                <w:color w:val="000000"/>
                <w:sz w:val="20"/>
                <w:szCs w:val="20"/>
              </w:rPr>
              <w:t>1,</w:t>
            </w:r>
            <w:r w:rsidRPr="00AD5A40">
              <w:rPr>
                <w:color w:val="000000"/>
                <w:sz w:val="20"/>
                <w:szCs w:val="20"/>
              </w:rPr>
              <w:t xml:space="preserve"> 0.9</w:t>
            </w:r>
            <w:r w:rsidR="001A7DEE">
              <w:rPr>
                <w:color w:val="000000"/>
                <w:sz w:val="20"/>
                <w:szCs w:val="20"/>
              </w:rPr>
              <w:t>1,</w:t>
            </w:r>
            <w:r w:rsidRPr="00AD5A40">
              <w:rPr>
                <w:color w:val="000000"/>
                <w:sz w:val="20"/>
                <w:szCs w:val="20"/>
              </w:rPr>
              <w:t xml:space="preserve"> 0.3</w:t>
            </w:r>
            <w:r w:rsidR="0077012E">
              <w:rPr>
                <w:color w:val="000000"/>
                <w:sz w:val="20"/>
                <w:szCs w:val="20"/>
              </w:rPr>
              <w:t>0</w:t>
            </w:r>
          </w:p>
        </w:tc>
        <w:tc>
          <w:tcPr>
            <w:tcW w:w="1062" w:type="dxa"/>
            <w:vAlign w:val="center"/>
          </w:tcPr>
          <w:p w14:paraId="3B3DACBC" w14:textId="45E13F22" w:rsidR="00A94970" w:rsidRPr="00AD5A40" w:rsidRDefault="00A94970" w:rsidP="00AD5A40">
            <w:pPr>
              <w:spacing w:line="276" w:lineRule="auto"/>
              <w:rPr>
                <w:sz w:val="20"/>
                <w:szCs w:val="20"/>
              </w:rPr>
            </w:pPr>
            <w:r w:rsidRPr="00AD5A40">
              <w:rPr>
                <w:color w:val="000000"/>
                <w:sz w:val="20"/>
                <w:szCs w:val="20"/>
              </w:rPr>
              <w:t>0.67, 0.25</w:t>
            </w:r>
          </w:p>
        </w:tc>
        <w:tc>
          <w:tcPr>
            <w:tcW w:w="1061" w:type="dxa"/>
            <w:vAlign w:val="center"/>
          </w:tcPr>
          <w:p w14:paraId="7C9D592C" w14:textId="651E9C27" w:rsidR="00A94970" w:rsidRPr="00AD5A40" w:rsidRDefault="00A94970" w:rsidP="00AD5A40">
            <w:pPr>
              <w:spacing w:line="276" w:lineRule="auto"/>
              <w:rPr>
                <w:sz w:val="20"/>
                <w:szCs w:val="20"/>
              </w:rPr>
            </w:pPr>
            <w:r w:rsidRPr="00AD5A40">
              <w:rPr>
                <w:color w:val="000000"/>
                <w:sz w:val="20"/>
                <w:szCs w:val="20"/>
              </w:rPr>
              <w:t>0.92, 0.9</w:t>
            </w:r>
            <w:r w:rsidR="001A7DEE">
              <w:rPr>
                <w:color w:val="000000"/>
                <w:sz w:val="20"/>
                <w:szCs w:val="20"/>
              </w:rPr>
              <w:t>1,</w:t>
            </w:r>
            <w:r w:rsidRPr="00AD5A40">
              <w:rPr>
                <w:color w:val="000000"/>
                <w:sz w:val="20"/>
                <w:szCs w:val="20"/>
              </w:rPr>
              <w:t xml:space="preserve"> 0.41</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w:t>
      </w:r>
      <w:commentRangeStart w:id="5"/>
      <w:r w:rsidR="00FF1DC3" w:rsidRPr="00AD5A40">
        <w:t>25</w:t>
      </w:r>
      <w:commentRangeEnd w:id="5"/>
      <w:r w:rsidR="00E2591E">
        <w:rPr>
          <w:rStyle w:val="CommentReference"/>
          <w:rFonts w:eastAsiaTheme="minorHAnsi"/>
          <w:iCs w:val="0"/>
          <w:spacing w:val="0"/>
          <w:kern w:val="0"/>
          <w:lang w:val="en-US"/>
        </w:rPr>
        <w:commentReference w:id="5"/>
      </w:r>
      <w:r w:rsidR="00FF1DC3" w:rsidRPr="00AD5A40">
        <w:t>%.</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w:t>
      </w:r>
      <w:proofErr w:type="gramStart"/>
      <w:r w:rsidRPr="00AD5A40">
        <w:t>sablefish</w:t>
      </w:r>
      <w:proofErr w:type="gramEnd"/>
      <w:r w:rsidRPr="00AD5A40">
        <w:t xml:space="preserve">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2340"/>
        <w:gridCol w:w="2520"/>
        <w:gridCol w:w="1890"/>
      </w:tblGrid>
      <w:tr w:rsidR="00B268DA" w:rsidRPr="00AD5A40" w14:paraId="3EC9EFBF" w14:textId="77777777" w:rsidTr="00B268DA">
        <w:trPr>
          <w:trHeight w:val="281"/>
        </w:trPr>
        <w:tc>
          <w:tcPr>
            <w:tcW w:w="1885" w:type="dxa"/>
            <w:shd w:val="clear" w:color="auto" w:fill="auto"/>
            <w:noWrap/>
            <w:vAlign w:val="center"/>
            <w:hideMark/>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340" w:type="dxa"/>
            <w:vAlign w:val="center"/>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B268DA">
        <w:trPr>
          <w:trHeight w:val="281"/>
        </w:trPr>
        <w:tc>
          <w:tcPr>
            <w:tcW w:w="1885" w:type="dxa"/>
            <w:shd w:val="clear" w:color="auto" w:fill="auto"/>
            <w:noWrap/>
            <w:vAlign w:val="center"/>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340" w:type="dxa"/>
            <w:vAlign w:val="center"/>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B268DA">
        <w:trPr>
          <w:trHeight w:val="281"/>
        </w:trPr>
        <w:tc>
          <w:tcPr>
            <w:tcW w:w="1885" w:type="dxa"/>
            <w:shd w:val="clear" w:color="auto" w:fill="auto"/>
            <w:noWrap/>
            <w:vAlign w:val="center"/>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340" w:type="dxa"/>
            <w:vAlign w:val="center"/>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B268DA">
        <w:trPr>
          <w:trHeight w:val="281"/>
        </w:trPr>
        <w:tc>
          <w:tcPr>
            <w:tcW w:w="1885" w:type="dxa"/>
            <w:shd w:val="clear" w:color="auto" w:fill="auto"/>
            <w:noWrap/>
            <w:vAlign w:val="center"/>
            <w:hideMark/>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340" w:type="dxa"/>
            <w:vAlign w:val="center"/>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B268DA">
        <w:trPr>
          <w:trHeight w:val="281"/>
        </w:trPr>
        <w:tc>
          <w:tcPr>
            <w:tcW w:w="1885" w:type="dxa"/>
            <w:shd w:val="clear" w:color="auto" w:fill="auto"/>
            <w:noWrap/>
            <w:vAlign w:val="center"/>
            <w:hideMark/>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340" w:type="dxa"/>
            <w:vAlign w:val="center"/>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B268DA">
        <w:trPr>
          <w:trHeight w:val="281"/>
        </w:trPr>
        <w:tc>
          <w:tcPr>
            <w:tcW w:w="1885" w:type="dxa"/>
            <w:shd w:val="clear" w:color="auto" w:fill="auto"/>
            <w:noWrap/>
            <w:vAlign w:val="center"/>
            <w:hideMark/>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340" w:type="dxa"/>
            <w:vAlign w:val="center"/>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B268DA">
        <w:trPr>
          <w:trHeight w:val="281"/>
        </w:trPr>
        <w:tc>
          <w:tcPr>
            <w:tcW w:w="1885" w:type="dxa"/>
            <w:shd w:val="clear" w:color="auto" w:fill="auto"/>
            <w:noWrap/>
            <w:vAlign w:val="center"/>
            <w:hideMark/>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340" w:type="dxa"/>
            <w:vAlign w:val="center"/>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B268DA">
        <w:trPr>
          <w:trHeight w:val="281"/>
        </w:trPr>
        <w:tc>
          <w:tcPr>
            <w:tcW w:w="1885" w:type="dxa"/>
            <w:shd w:val="clear" w:color="auto" w:fill="auto"/>
            <w:noWrap/>
            <w:vAlign w:val="center"/>
            <w:hideMark/>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340" w:type="dxa"/>
            <w:vAlign w:val="center"/>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B268DA">
        <w:trPr>
          <w:trHeight w:val="281"/>
        </w:trPr>
        <w:tc>
          <w:tcPr>
            <w:tcW w:w="1885" w:type="dxa"/>
            <w:shd w:val="clear" w:color="auto" w:fill="auto"/>
            <w:noWrap/>
            <w:vAlign w:val="center"/>
            <w:hideMark/>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340" w:type="dxa"/>
            <w:vAlign w:val="center"/>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B268DA">
        <w:trPr>
          <w:trHeight w:val="281"/>
        </w:trPr>
        <w:tc>
          <w:tcPr>
            <w:tcW w:w="1885" w:type="dxa"/>
            <w:shd w:val="clear" w:color="auto" w:fill="auto"/>
            <w:noWrap/>
            <w:vAlign w:val="center"/>
            <w:hideMark/>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340" w:type="dxa"/>
            <w:vAlign w:val="center"/>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B268DA">
        <w:trPr>
          <w:trHeight w:val="281"/>
        </w:trPr>
        <w:tc>
          <w:tcPr>
            <w:tcW w:w="1885" w:type="dxa"/>
            <w:shd w:val="clear" w:color="auto" w:fill="auto"/>
            <w:noWrap/>
            <w:vAlign w:val="center"/>
            <w:hideMark/>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340" w:type="dxa"/>
            <w:vAlign w:val="center"/>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56767CD4" w14:textId="5881234A" w:rsidR="00AD5B98" w:rsidRPr="00AD5A40" w:rsidRDefault="00AD5B98"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30675FF5">
            <wp:extent cx="6324599" cy="758951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599" cy="7589519"/>
                    </a:xfrm>
                    <a:prstGeom prst="rect">
                      <a:avLst/>
                    </a:prstGeom>
                  </pic:spPr>
                </pic:pic>
              </a:graphicData>
            </a:graphic>
          </wp:inline>
        </w:drawing>
      </w:r>
    </w:p>
    <w:p w14:paraId="5925DB92" w14:textId="6B6D5785" w:rsidR="002467B6" w:rsidRPr="00AD5A40" w:rsidRDefault="006920A2" w:rsidP="00AD5A40">
      <w:pPr>
        <w:pStyle w:val="Caption"/>
        <w:spacing w:line="276" w:lineRule="auto"/>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GAM analysis by scenario. Vertical red bars indicate true breakpoints used to generate synthetic populations</w:t>
      </w:r>
      <w:r w:rsidR="00526B81" w:rsidRPr="00AD5A40">
        <w:t>.</w:t>
      </w:r>
      <w:r w:rsidR="006055D3" w:rsidRPr="00AD5A40">
        <w:t xml:space="preserve"> For Scenario 3, the synthetic population overlapped between </w:t>
      </w:r>
      <w:proofErr w:type="gramStart"/>
      <w:r w:rsidR="006055D3" w:rsidRPr="00AD5A40">
        <w:t>20 and 25 degrees</w:t>
      </w:r>
      <w:proofErr w:type="gramEnd"/>
      <w:r w:rsidR="006055D3" w:rsidRPr="00AD5A40">
        <w:t xml:space="preserve">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4E184AFB">
            <wp:extent cx="5943600" cy="7132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19"/>
                    </a:xfrm>
                    <a:prstGeom prst="rect">
                      <a:avLst/>
                    </a:prstGeom>
                  </pic:spPr>
                </pic:pic>
              </a:graphicData>
            </a:graphic>
          </wp:inline>
        </w:drawing>
      </w:r>
    </w:p>
    <w:p w14:paraId="5C649494" w14:textId="4A1D15F7" w:rsidR="002467B6" w:rsidRPr="00AD5A40" w:rsidRDefault="002467B6" w:rsidP="00AD5A40">
      <w:pPr>
        <w:pStyle w:val="Caption"/>
        <w:spacing w:line="276" w:lineRule="auto"/>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STARS analysis by scenario. Vertical red bars indicate true breakpoints used to generate synthetic populations. For Scenario 3, the synthetic population overlapped between </w:t>
      </w:r>
      <w:proofErr w:type="gramStart"/>
      <w:r w:rsidRPr="00AD5A40">
        <w:t>20 and 25 degrees</w:t>
      </w:r>
      <w:proofErr w:type="gramEnd"/>
      <w:r w:rsidRPr="00AD5A40">
        <w:t xml:space="preserve">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5354914D" w:rsidR="00855A9D" w:rsidRPr="00AD5A40" w:rsidRDefault="0011193E" w:rsidP="00AD5A40">
      <w:pPr>
        <w:spacing w:line="276" w:lineRule="auto"/>
      </w:pPr>
      <w:r w:rsidRPr="00AD5A40">
        <w:fldChar w:fldCharType="begin"/>
      </w:r>
      <w:r w:rsidRPr="00AD5A40">
        <w:instrText xml:space="preserve"> REF _Ref8638745 \h </w:instrText>
      </w:r>
      <w:r w:rsidR="00AD5A40">
        <w:instrText xml:space="preserve"> \* MERGEFORMAT </w:instrText>
      </w:r>
      <w:r w:rsidRPr="00AD5A40">
        <w:fldChar w:fldCharType="separate"/>
      </w:r>
      <w:r w:rsidR="006E09BE" w:rsidRPr="00AD5A40">
        <w:t>Figure A</w:t>
      </w:r>
      <w:r w:rsidR="006E09BE" w:rsidRPr="00AD5A40">
        <w:rPr>
          <w:noProof/>
        </w:rPr>
        <w:t>5</w:t>
      </w:r>
      <w:r w:rsidRPr="00AD5A40">
        <w:fldChar w:fldCharType="end"/>
      </w:r>
      <w:r w:rsidRPr="00AD5A40">
        <w:t xml:space="preserve"> through </w:t>
      </w:r>
      <w:r w:rsidRPr="00AD5A40">
        <w:fldChar w:fldCharType="begin"/>
      </w:r>
      <w:r w:rsidRPr="00AD5A40">
        <w:instrText xml:space="preserve"> REF _Ref8638752 \h </w:instrText>
      </w:r>
      <w:r w:rsidR="00AD5A40">
        <w:instrText xml:space="preserve"> \* MERGEFORMAT </w:instrText>
      </w:r>
      <w:r w:rsidRPr="00AD5A40">
        <w:fldChar w:fldCharType="separate"/>
      </w:r>
      <w:r w:rsidR="006E09BE" w:rsidRPr="00AD5A40">
        <w:t>Figure A</w:t>
      </w:r>
      <w:r w:rsidR="006E09BE" w:rsidRPr="00AD5A40">
        <w:rPr>
          <w:noProof/>
        </w:rPr>
        <w:t>14</w:t>
      </w:r>
      <w:r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7"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7"/>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proofErr w:type="gramStart"/>
      <w:r w:rsidRPr="00AD5A40">
        <w:t>a,c</w:t>
      </w:r>
      <w:proofErr w:type="gramEnd"/>
      <w:r w:rsidRPr="00AD5A40">
        <w:t>,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proofErr w:type="gramStart"/>
      <w:r w:rsidRPr="00AD5A40">
        <w:t>a,c</w:t>
      </w:r>
      <w:proofErr w:type="gramEnd"/>
      <w:r w:rsidRPr="00AD5A40">
        <w:t>,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proofErr w:type="gramStart"/>
      <w:r w:rsidRPr="00AD5A40">
        <w:t>a,c</w:t>
      </w:r>
      <w:proofErr w:type="gramEnd"/>
      <w:r w:rsidRPr="00AD5A40">
        <w:t>,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proofErr w:type="gramStart"/>
      <w:r w:rsidRPr="00AD5A40">
        <w:t>zero.g</w:t>
      </w:r>
      <w:proofErr w:type="spellEnd"/>
      <w:proofErr w:type="gram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proofErr w:type="gramStart"/>
      <w:r w:rsidR="007F0CE3" w:rsidRPr="00AD5A40">
        <w:t>a,c</w:t>
      </w:r>
      <w:proofErr w:type="gramEnd"/>
      <w:r w:rsidR="007F0CE3" w:rsidRPr="00AD5A40">
        <w:t>,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8"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8"/>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AD5A40">
      <w:pPr>
        <w:pStyle w:val="Caption"/>
        <w:spacing w:line="276" w:lineRule="auto"/>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AD5A40">
      <w:pPr>
        <w:pStyle w:val="Caption"/>
        <w:spacing w:line="276" w:lineRule="auto"/>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rsidP="00AD5A40">
      <w:pPr>
        <w:pStyle w:val="Caption"/>
        <w:spacing w:line="276" w:lineRule="auto"/>
        <w:sectPr w:rsidR="000807A7"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aia Kapur" w:date="2019-07-01T08:50:00Z" w:initials="MK">
    <w:p w14:paraId="0182D64B" w14:textId="481D6F5D" w:rsidR="00E2591E" w:rsidRDefault="00E2591E">
      <w:pPr>
        <w:pStyle w:val="CommentText"/>
      </w:pPr>
      <w:r>
        <w:rPr>
          <w:rStyle w:val="CommentReference"/>
        </w:rPr>
        <w:annotationRef/>
      </w:r>
      <w:r>
        <w:t xml:space="preserve">You pointed out that coverage prob increases very slightly for some reduced scenarios – I believe this has to do with </w:t>
      </w:r>
      <w:r w:rsidR="00FF4372">
        <w:t>the width of the CI (see table a3 + discussion)</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82D6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2D64B" w16cid:durableId="20C447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9E5B0" w14:textId="77777777" w:rsidR="006265F8" w:rsidRDefault="006265F8" w:rsidP="001F239F">
      <w:pPr>
        <w:spacing w:line="240" w:lineRule="auto"/>
      </w:pPr>
      <w:r>
        <w:separator/>
      </w:r>
    </w:p>
  </w:endnote>
  <w:endnote w:type="continuationSeparator" w:id="0">
    <w:p w14:paraId="5A59FFA7" w14:textId="77777777" w:rsidR="006265F8" w:rsidRDefault="006265F8"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F508DF" w:rsidRDefault="00F508DF">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7FD22D71" w14:textId="77777777" w:rsidR="00F508DF" w:rsidRDefault="00F50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4EFD2" w14:textId="77777777" w:rsidR="006265F8" w:rsidRDefault="006265F8" w:rsidP="001F239F">
      <w:pPr>
        <w:spacing w:line="240" w:lineRule="auto"/>
      </w:pPr>
      <w:r>
        <w:separator/>
      </w:r>
    </w:p>
  </w:footnote>
  <w:footnote w:type="continuationSeparator" w:id="0">
    <w:p w14:paraId="59969818" w14:textId="77777777" w:rsidR="006265F8" w:rsidRDefault="006265F8"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41F0"/>
    <w:rsid w:val="005B39C6"/>
    <w:rsid w:val="005B3CD6"/>
    <w:rsid w:val="005B56D9"/>
    <w:rsid w:val="005B593C"/>
    <w:rsid w:val="005B5F08"/>
    <w:rsid w:val="005D13C2"/>
    <w:rsid w:val="005D1F9C"/>
    <w:rsid w:val="005D5BE6"/>
    <w:rsid w:val="006055D3"/>
    <w:rsid w:val="006123F9"/>
    <w:rsid w:val="00616545"/>
    <w:rsid w:val="006265F8"/>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706E4"/>
    <w:rsid w:val="00974CDD"/>
    <w:rsid w:val="00976DBF"/>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73FB"/>
    <w:rsid w:val="00A875F3"/>
    <w:rsid w:val="00A878C2"/>
    <w:rsid w:val="00A90F25"/>
    <w:rsid w:val="00A94970"/>
    <w:rsid w:val="00AB486E"/>
    <w:rsid w:val="00AC25F7"/>
    <w:rsid w:val="00AD5A40"/>
    <w:rsid w:val="00AD5B98"/>
    <w:rsid w:val="00AE1859"/>
    <w:rsid w:val="00AE44B1"/>
    <w:rsid w:val="00B01012"/>
    <w:rsid w:val="00B240CD"/>
    <w:rsid w:val="00B268DA"/>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0AA6"/>
    <w:rsid w:val="00D437F5"/>
    <w:rsid w:val="00D44E57"/>
    <w:rsid w:val="00D45F4D"/>
    <w:rsid w:val="00D55CA8"/>
    <w:rsid w:val="00D566DD"/>
    <w:rsid w:val="00D567CA"/>
    <w:rsid w:val="00D5715F"/>
    <w:rsid w:val="00D61EE8"/>
    <w:rsid w:val="00D62A65"/>
    <w:rsid w:val="00D9060A"/>
    <w:rsid w:val="00D93E8F"/>
    <w:rsid w:val="00D97AF8"/>
    <w:rsid w:val="00DA4376"/>
    <w:rsid w:val="00DA7AF5"/>
    <w:rsid w:val="00DB48E0"/>
    <w:rsid w:val="00DB564F"/>
    <w:rsid w:val="00DC2511"/>
    <w:rsid w:val="00E01183"/>
    <w:rsid w:val="00E0582F"/>
    <w:rsid w:val="00E066C0"/>
    <w:rsid w:val="00E14C10"/>
    <w:rsid w:val="00E2591E"/>
    <w:rsid w:val="00E31E4C"/>
    <w:rsid w:val="00E373E1"/>
    <w:rsid w:val="00E45816"/>
    <w:rsid w:val="00E528C1"/>
    <w:rsid w:val="00E54778"/>
    <w:rsid w:val="00E62BA5"/>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654D"/>
    <w:rsid w:val="00FE267B"/>
    <w:rsid w:val="00FE2E2E"/>
    <w:rsid w:val="00FE4072"/>
    <w:rsid w:val="00FF0FC1"/>
    <w:rsid w:val="00FF1DC3"/>
    <w:rsid w:val="00FF43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DB7BB-151E-449E-8152-BB48ECC6F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4</Pages>
  <Words>3542</Words>
  <Characters>2019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8</cp:revision>
  <cp:lastPrinted>2019-06-24T16:44:00Z</cp:lastPrinted>
  <dcterms:created xsi:type="dcterms:W3CDTF">2019-07-01T14:08:00Z</dcterms:created>
  <dcterms:modified xsi:type="dcterms:W3CDTF">2019-07-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